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6F8906" w14:textId="4E4341FA" w:rsidR="00A23D37" w:rsidRPr="00A23D37" w:rsidRDefault="00F451F3" w:rsidP="00274FF2">
      <w:pPr>
        <w:pStyle w:val="xJudulPaper"/>
      </w:pPr>
      <w:r>
        <w:t>………………………………………..</w:t>
      </w:r>
      <w:bookmarkStart w:id="0" w:name="_GoBack"/>
      <w:bookmarkEnd w:id="0"/>
    </w:p>
    <w:p w14:paraId="12E87476" w14:textId="29454653" w:rsidR="00A23D37" w:rsidRPr="00BA0DB7" w:rsidRDefault="00A96EC9" w:rsidP="00274FF2">
      <w:pPr>
        <w:pStyle w:val="xNamaPenulis"/>
      </w:pPr>
      <w:r>
        <w:t xml:space="preserve">Nama </w:t>
      </w:r>
      <w:proofErr w:type="spellStart"/>
      <w:r>
        <w:t>Mahasiswa</w:t>
      </w:r>
      <w:proofErr w:type="spellEnd"/>
      <w:r w:rsidR="00712B71" w:rsidRPr="00BA0DB7">
        <w:t>*</w:t>
      </w:r>
    </w:p>
    <w:p w14:paraId="7AC89F11" w14:textId="09A49747" w:rsidR="00712B71" w:rsidRPr="001F5510" w:rsidRDefault="00A96EC9" w:rsidP="00274FF2">
      <w:pPr>
        <w:pStyle w:val="xInstitusidanEmailPenulis"/>
      </w:pPr>
      <w:r>
        <w:t xml:space="preserve">Telkom </w:t>
      </w:r>
      <w:proofErr w:type="gramStart"/>
      <w:r>
        <w:t>University</w:t>
      </w:r>
      <w:r w:rsidR="00A23D37" w:rsidRPr="001F5510">
        <w:t>;</w:t>
      </w:r>
      <w:proofErr w:type="gramEnd"/>
      <w:r w:rsidR="00A23D37" w:rsidRPr="001F5510">
        <w:t xml:space="preserve"> </w:t>
      </w:r>
    </w:p>
    <w:p w14:paraId="62E17FE2" w14:textId="78D3EFC2" w:rsidR="00712B71" w:rsidRPr="001F5510" w:rsidRDefault="00A96EC9" w:rsidP="00274FF2">
      <w:pPr>
        <w:pStyle w:val="xInstitusidanEmailPenulis"/>
      </w:pPr>
      <w:r>
        <w:t>Email</w:t>
      </w:r>
      <w:r w:rsidR="00712B71" w:rsidRPr="001F5510">
        <w:t xml:space="preserve">: </w:t>
      </w:r>
      <w:hyperlink r:id="rId7" w:history="1">
        <w:r w:rsidRPr="00BA0DB7">
          <w:t>emailtelu@</w:t>
        </w:r>
        <w:r w:rsidR="00F451F3">
          <w:t>students.</w:t>
        </w:r>
        <w:r w:rsidRPr="00BA0DB7">
          <w:t>telkomuniversity.ac.id</w:t>
        </w:r>
      </w:hyperlink>
    </w:p>
    <w:p w14:paraId="7FF3FE4E" w14:textId="77777777" w:rsidR="00712B71" w:rsidRDefault="00712B71" w:rsidP="00BA0DB7"/>
    <w:p w14:paraId="1340316D" w14:textId="7ABEC32C" w:rsidR="00FE1C10" w:rsidRPr="00BA0DB7" w:rsidRDefault="00FE1C10" w:rsidP="00BA0DB7"/>
    <w:p w14:paraId="03526932" w14:textId="0B9A6089" w:rsidR="00A96EC9" w:rsidRPr="00BA0DB7" w:rsidRDefault="00A96EC9" w:rsidP="00BA0DB7"/>
    <w:p w14:paraId="3C76122F" w14:textId="77777777" w:rsidR="00A96EC9" w:rsidRDefault="00A96EC9" w:rsidP="00BA0DB7"/>
    <w:p w14:paraId="20B4DBC5" w14:textId="77777777" w:rsidR="00FE1C10" w:rsidRPr="001F5510" w:rsidRDefault="00FE1C10" w:rsidP="00274FF2">
      <w:pPr>
        <w:pStyle w:val="xJudulAbstract"/>
      </w:pPr>
      <w:r w:rsidRPr="001F5510">
        <w:t>Abstract</w:t>
      </w:r>
    </w:p>
    <w:p w14:paraId="73902CBE" w14:textId="7D115E4B" w:rsidR="00BA0DB7" w:rsidRPr="00BA0DB7" w:rsidRDefault="00FE1C10" w:rsidP="00BA0DB7">
      <w:pPr>
        <w:pStyle w:val="xAbstract"/>
      </w:pPr>
      <w:r w:rsidRPr="001F5510">
        <w:t>Your abstract.</w:t>
      </w:r>
      <w:r w:rsidR="00A96EC9" w:rsidRPr="00BA0DB7">
        <w:t xml:space="preserve"> Lorem ipsum </w:t>
      </w:r>
      <w:proofErr w:type="spellStart"/>
      <w:r w:rsidR="00A96EC9" w:rsidRPr="00BA0DB7">
        <w:t>dolor</w:t>
      </w:r>
      <w:proofErr w:type="spellEnd"/>
      <w:r w:rsidR="00A96EC9" w:rsidRPr="00BA0DB7">
        <w:t xml:space="preserve"> sit </w:t>
      </w:r>
      <w:proofErr w:type="spellStart"/>
      <w:r w:rsidR="00A96EC9" w:rsidRPr="00BA0DB7">
        <w:t>amet</w:t>
      </w:r>
      <w:proofErr w:type="spellEnd"/>
      <w:r w:rsidR="00A96EC9" w:rsidRPr="00BA0DB7">
        <w:t xml:space="preserve">, </w:t>
      </w:r>
      <w:proofErr w:type="spellStart"/>
      <w:r w:rsidR="00A96EC9" w:rsidRPr="00BA0DB7">
        <w:t>consectetuer</w:t>
      </w:r>
      <w:proofErr w:type="spellEnd"/>
      <w:r w:rsidR="00A96EC9" w:rsidRPr="00BA0DB7">
        <w:t xml:space="preserve"> </w:t>
      </w:r>
      <w:proofErr w:type="spellStart"/>
      <w:r w:rsidR="00A96EC9" w:rsidRPr="00BA0DB7">
        <w:t>adipiscing</w:t>
      </w:r>
      <w:proofErr w:type="spellEnd"/>
      <w:r w:rsidR="00A96EC9" w:rsidRPr="00BA0DB7">
        <w:t xml:space="preserve"> </w:t>
      </w:r>
      <w:proofErr w:type="spellStart"/>
      <w:r w:rsidR="00A96EC9" w:rsidRPr="00BA0DB7">
        <w:t>elit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commodo</w:t>
      </w:r>
      <w:proofErr w:type="spellEnd"/>
      <w:r w:rsidR="00A96EC9" w:rsidRPr="00BA0DB7">
        <w:t xml:space="preserve"> ligula </w:t>
      </w:r>
      <w:proofErr w:type="spellStart"/>
      <w:r w:rsidR="00A96EC9" w:rsidRPr="00BA0DB7">
        <w:t>eget</w:t>
      </w:r>
      <w:proofErr w:type="spellEnd"/>
      <w:r w:rsidR="00A96EC9" w:rsidRPr="00BA0DB7">
        <w:t xml:space="preserve"> </w:t>
      </w:r>
      <w:proofErr w:type="spellStart"/>
      <w:r w:rsidR="00A96EC9" w:rsidRPr="00BA0DB7">
        <w:t>dolor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massa</w:t>
      </w:r>
      <w:proofErr w:type="spellEnd"/>
      <w:r w:rsidR="00A96EC9" w:rsidRPr="00BA0DB7">
        <w:t xml:space="preserve">. Lorem ipsum </w:t>
      </w:r>
      <w:proofErr w:type="spellStart"/>
      <w:r w:rsidR="00A96EC9" w:rsidRPr="00BA0DB7">
        <w:t>dolor</w:t>
      </w:r>
      <w:proofErr w:type="spellEnd"/>
      <w:r w:rsidR="00A96EC9" w:rsidRPr="00BA0DB7">
        <w:t xml:space="preserve"> sit </w:t>
      </w:r>
      <w:proofErr w:type="spellStart"/>
      <w:r w:rsidR="00A96EC9" w:rsidRPr="00BA0DB7">
        <w:t>amet</w:t>
      </w:r>
      <w:proofErr w:type="spellEnd"/>
      <w:r w:rsidR="00A96EC9" w:rsidRPr="00BA0DB7">
        <w:t xml:space="preserve">, </w:t>
      </w:r>
      <w:proofErr w:type="spellStart"/>
      <w:r w:rsidR="00A96EC9" w:rsidRPr="00BA0DB7">
        <w:t>consectetuer</w:t>
      </w:r>
      <w:proofErr w:type="spellEnd"/>
      <w:r w:rsidR="00A96EC9" w:rsidRPr="00BA0DB7">
        <w:t xml:space="preserve"> </w:t>
      </w:r>
      <w:proofErr w:type="spellStart"/>
      <w:r w:rsidR="00A96EC9" w:rsidRPr="00BA0DB7">
        <w:t>adipiscing</w:t>
      </w:r>
      <w:proofErr w:type="spellEnd"/>
      <w:r w:rsidR="00A96EC9" w:rsidRPr="00BA0DB7">
        <w:t xml:space="preserve"> </w:t>
      </w:r>
      <w:proofErr w:type="spellStart"/>
      <w:r w:rsidR="00A96EC9" w:rsidRPr="00BA0DB7">
        <w:t>elit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commodo</w:t>
      </w:r>
      <w:proofErr w:type="spellEnd"/>
      <w:r w:rsidR="00A96EC9" w:rsidRPr="00BA0DB7">
        <w:t xml:space="preserve"> ligula </w:t>
      </w:r>
      <w:proofErr w:type="spellStart"/>
      <w:r w:rsidR="00A96EC9" w:rsidRPr="00BA0DB7">
        <w:t>eget</w:t>
      </w:r>
      <w:proofErr w:type="spellEnd"/>
      <w:r w:rsidR="00A96EC9" w:rsidRPr="00BA0DB7">
        <w:t xml:space="preserve"> </w:t>
      </w:r>
      <w:proofErr w:type="spellStart"/>
      <w:r w:rsidR="00A96EC9" w:rsidRPr="00BA0DB7">
        <w:t>dolor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massa</w:t>
      </w:r>
      <w:proofErr w:type="spellEnd"/>
      <w:r w:rsidR="00A96EC9" w:rsidRPr="00BA0DB7">
        <w:t>.</w:t>
      </w:r>
    </w:p>
    <w:p w14:paraId="59F1187B" w14:textId="77777777" w:rsidR="002F2346" w:rsidRPr="00BA0DB7" w:rsidRDefault="002F2346" w:rsidP="00BA0DB7">
      <w:pPr>
        <w:pStyle w:val="xAbstract"/>
      </w:pPr>
      <w:r w:rsidRPr="00BA0DB7">
        <w:t>Keywords:</w:t>
      </w:r>
      <w:r w:rsidR="001F5510" w:rsidRPr="00BA0DB7">
        <w:t xml:space="preserve"> preprint, </w:t>
      </w:r>
      <w:proofErr w:type="spellStart"/>
      <w:r w:rsidR="001F5510" w:rsidRPr="00BA0DB7">
        <w:t>postprint</w:t>
      </w:r>
      <w:proofErr w:type="spellEnd"/>
      <w:r w:rsidR="001F5510" w:rsidRPr="00BA0DB7">
        <w:t xml:space="preserve">, </w:t>
      </w:r>
      <w:proofErr w:type="spellStart"/>
      <w:r w:rsidR="001F5510" w:rsidRPr="00BA0DB7">
        <w:t>inarxiv</w:t>
      </w:r>
      <w:proofErr w:type="spellEnd"/>
      <w:r w:rsidR="001F5510" w:rsidRPr="00BA0DB7">
        <w:t>, repository, open science</w:t>
      </w:r>
    </w:p>
    <w:p w14:paraId="11451162" w14:textId="77777777" w:rsidR="00FE1C10" w:rsidRPr="001F5510" w:rsidRDefault="00FE1C10" w:rsidP="00BA0DB7"/>
    <w:p w14:paraId="21B8A941" w14:textId="77777777" w:rsidR="00FE1C10" w:rsidRPr="001F5510" w:rsidRDefault="00FE1C10" w:rsidP="00274FF2">
      <w:pPr>
        <w:pStyle w:val="xJudulBab"/>
      </w:pPr>
      <w:r w:rsidRPr="001F5510">
        <w:t>1 Introduction</w:t>
      </w:r>
    </w:p>
    <w:p w14:paraId="693D1910" w14:textId="76716800" w:rsidR="00A96EC9" w:rsidRDefault="00A96EC9" w:rsidP="00BA0DB7">
      <w:pPr>
        <w:pStyle w:val="xIsiPaper"/>
      </w:pPr>
      <w:r>
        <w:t xml:space="preserve">1.1. 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kajian</w:t>
      </w:r>
      <w:proofErr w:type="spellEnd"/>
    </w:p>
    <w:p w14:paraId="4441F57C" w14:textId="77AFBB03" w:rsidR="00FE1C10" w:rsidRDefault="00FE1C10" w:rsidP="00BA0DB7">
      <w:pPr>
        <w:pStyle w:val="xIsiPaper"/>
      </w:pPr>
      <w:r w:rsidRPr="001F5510">
        <w:t>Your introduction goes here!</w:t>
      </w:r>
      <w:r w:rsidR="00820AF4">
        <w:t xml:space="preserve"> This template adapted from </w:t>
      </w:r>
      <w:r w:rsidR="00820AF4">
        <w:fldChar w:fldCharType="begin" w:fldLock="1"/>
      </w:r>
      <w:r w:rsidR="00820AF4">
        <w:instrText>ADDIN CSL_CITATION {"citationItems":[{"id":"ITEM-1","itemData":{"URL":"https://www.overleaf.com/latex/templates/engrxiv-template/ttrnvgdkgcgy","author":[{"dropping-particle":"","family":"Devin","given":"","non-dropping-particle":"","parse-names":false,"suffix":""}],"container-title":"engrXiv","id":"ITEM-1","issued":{"date-parts":[["2018"]]},"page":"1-2","title":"engrXiv template","type":"webpage"},"uris":["http://www.mendeley.com/documents/?uuid=7efada68-4993-4745-8a51-27e9d8b4b682"]}],"mendeley":{"formattedCitation":"(Devin, 2018)","manualFormatting":"Devin (2018)","plainTextFormattedCitation":"(Devin, 2018)","previouslyFormattedCitation":"(Devin, 2018)"},"properties":{"noteIndex":0},"schema":"https://github.com/citation-style-language/schema/raw/master/csl-citation.json"}</w:instrText>
      </w:r>
      <w:r w:rsidR="00820AF4">
        <w:fldChar w:fldCharType="separate"/>
      </w:r>
      <w:r w:rsidR="00820AF4" w:rsidRPr="00BA0DB7">
        <w:t>Devin (2018)</w:t>
      </w:r>
      <w:r w:rsidR="00820AF4">
        <w:fldChar w:fldCharType="end"/>
      </w:r>
      <w:r w:rsidR="00820AF4">
        <w:t xml:space="preserve"> and </w:t>
      </w:r>
      <w:r w:rsidR="00820AF4">
        <w:fldChar w:fldCharType="begin" w:fldLock="1"/>
      </w:r>
      <w:r w:rsidR="00820AF4">
        <w:instrText>ADDIN CSL_CITATION {"citationItems":[{"id":"ITEM-1","itemData":{"DOI":"10.6084/m9.figshare.7207355.v1","URL":"https://figshare.com/articles/Anatomy_of_a_preprint/7207355/1","author":[{"dropping-particle":"","family":"Saderi","given":"Daniela","non-dropping-particle":"","parse-names":false,"suffix":""},{"dropping-particle":"","family":"Polka","given":"Jessica","non-dropping-particle":"","parse-names":false,"suffix":""}],"container-title":"figshare","id":"ITEM-1","issued":{"date-parts":[["2018"]]},"title":"Anatomy of a preprint","type":"webpage"},"uris":["http://www.mendeley.com/documents/?uuid=b9011829-975f-42d6-90a3-fb2e59ea8c51"]}],"mendeley":{"formattedCitation":"(Saderi &amp; Polka, 2018)","manualFormatting":"Saderi &amp; Polka (2018)","plainTextFormattedCitation":"(Saderi &amp; Polka, 2018)","previouslyFormattedCitation":"(Saderi &amp; Polka, 2018)"},"properties":{"noteIndex":0},"schema":"https://github.com/citation-style-language/schema/raw/master/csl-citation.json"}</w:instrText>
      </w:r>
      <w:r w:rsidR="00820AF4">
        <w:fldChar w:fldCharType="separate"/>
      </w:r>
      <w:r w:rsidR="00820AF4" w:rsidRPr="00BA0DB7">
        <w:t>Saderi &amp; Polka (2018)</w:t>
      </w:r>
      <w:r w:rsidR="00820AF4">
        <w:fldChar w:fldCharType="end"/>
      </w:r>
      <w:r w:rsidR="00820AF4">
        <w:t>.</w:t>
      </w:r>
    </w:p>
    <w:p w14:paraId="2BA65B66" w14:textId="280D34E5" w:rsidR="00A96EC9" w:rsidRDefault="00A96EC9" w:rsidP="00BA0DB7">
      <w:pPr>
        <w:pStyle w:val="xIsiPaper"/>
      </w:pPr>
    </w:p>
    <w:p w14:paraId="1DB2EAB1" w14:textId="2A561E3C" w:rsidR="00A96EC9" w:rsidRDefault="00A96EC9" w:rsidP="00BA0DB7">
      <w:pPr>
        <w:pStyle w:val="xIsiPaper"/>
      </w:pPr>
      <w:r>
        <w:t xml:space="preserve">1.2.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yang </w:t>
      </w:r>
      <w:proofErr w:type="spellStart"/>
      <w:r>
        <w:t>digunakan</w:t>
      </w:r>
      <w:proofErr w:type="spellEnd"/>
    </w:p>
    <w:p w14:paraId="457A3107" w14:textId="337D7A60" w:rsidR="00601C42" w:rsidRPr="00BA0DB7" w:rsidRDefault="00A96EC9" w:rsidP="00601C42">
      <w:pPr>
        <w:pStyle w:val="xIsiPaper"/>
      </w:pPr>
      <w:r w:rsidRPr="00A96EC9">
        <w:t xml:space="preserve">Lorem ipsum </w:t>
      </w:r>
      <w:proofErr w:type="spellStart"/>
      <w:r w:rsidRPr="00A96EC9">
        <w:t>dolor</w:t>
      </w:r>
      <w:proofErr w:type="spellEnd"/>
      <w:r w:rsidRPr="00A96EC9">
        <w:t xml:space="preserve"> sit </w:t>
      </w:r>
      <w:proofErr w:type="spellStart"/>
      <w:r w:rsidRPr="00A96EC9">
        <w:t>amet</w:t>
      </w:r>
      <w:proofErr w:type="spellEnd"/>
      <w:r w:rsidRPr="00A96EC9">
        <w:t xml:space="preserve">, </w:t>
      </w:r>
      <w:proofErr w:type="spellStart"/>
      <w:r w:rsidRPr="00A96EC9">
        <w:t>consectetuer</w:t>
      </w:r>
      <w:proofErr w:type="spellEnd"/>
      <w:r w:rsidRPr="00A96EC9">
        <w:t xml:space="preserve"> </w:t>
      </w:r>
      <w:proofErr w:type="spellStart"/>
      <w:r w:rsidRPr="00A96EC9">
        <w:t>adipiscing</w:t>
      </w:r>
      <w:proofErr w:type="spellEnd"/>
      <w:r w:rsidRPr="00A96EC9">
        <w:t xml:space="preserve"> </w:t>
      </w:r>
      <w:proofErr w:type="spellStart"/>
      <w:r w:rsidRPr="00A96EC9">
        <w:t>elit</w:t>
      </w:r>
      <w:proofErr w:type="spellEnd"/>
      <w:r w:rsidRPr="00A96EC9">
        <w:t xml:space="preserve">. </w:t>
      </w:r>
      <w:proofErr w:type="spellStart"/>
      <w:r w:rsidRPr="00A96EC9">
        <w:t>Aenean</w:t>
      </w:r>
      <w:proofErr w:type="spellEnd"/>
      <w:r w:rsidRPr="00A96EC9">
        <w:t xml:space="preserve"> </w:t>
      </w:r>
      <w:proofErr w:type="spellStart"/>
      <w:r w:rsidRPr="00A96EC9">
        <w:t>commodo</w:t>
      </w:r>
      <w:proofErr w:type="spellEnd"/>
      <w:r w:rsidRPr="00A96EC9">
        <w:t xml:space="preserve"> ligula </w:t>
      </w:r>
      <w:proofErr w:type="spellStart"/>
      <w:r w:rsidRPr="00A96EC9">
        <w:t>eget</w:t>
      </w:r>
      <w:proofErr w:type="spellEnd"/>
      <w:r w:rsidRPr="00A96EC9">
        <w:t xml:space="preserve"> </w:t>
      </w:r>
      <w:proofErr w:type="spellStart"/>
      <w:r w:rsidRPr="00A96EC9">
        <w:t>dolor</w:t>
      </w:r>
      <w:proofErr w:type="spellEnd"/>
      <w:r w:rsidRPr="00A96EC9">
        <w:t xml:space="preserve">. </w:t>
      </w:r>
      <w:proofErr w:type="spellStart"/>
      <w:r w:rsidRPr="00A96EC9">
        <w:t>Aenean</w:t>
      </w:r>
      <w:proofErr w:type="spellEnd"/>
      <w:r w:rsidRPr="00A96EC9">
        <w:t xml:space="preserve"> </w:t>
      </w:r>
      <w:proofErr w:type="spellStart"/>
      <w:r w:rsidRPr="00A96EC9">
        <w:t>massa</w:t>
      </w:r>
      <w:proofErr w:type="spellEnd"/>
      <w:r w:rsidRPr="00A96EC9">
        <w:t xml:space="preserve">. </w:t>
      </w:r>
    </w:p>
    <w:p w14:paraId="0D2ABBB1" w14:textId="78FB1C2D" w:rsidR="00A96EC9" w:rsidRDefault="00A96EC9" w:rsidP="00FE1C10"/>
    <w:p w14:paraId="5474F0D8" w14:textId="25486A1C" w:rsidR="00F451F3" w:rsidRDefault="00F451F3" w:rsidP="00FE1C10"/>
    <w:p w14:paraId="661B6D44" w14:textId="4C46CFE5" w:rsidR="00F451F3" w:rsidRPr="00BA0DB7" w:rsidRDefault="00F451F3" w:rsidP="00F451F3">
      <w:pPr>
        <w:pStyle w:val="xJudulBab"/>
      </w:pPr>
      <w:r w:rsidRPr="00BA0DB7">
        <w:t xml:space="preserve">2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Relevan</w:t>
      </w:r>
      <w:proofErr w:type="spellEnd"/>
    </w:p>
    <w:p w14:paraId="428308EE" w14:textId="1140F712" w:rsidR="00F451F3" w:rsidRPr="00F451F3" w:rsidRDefault="00F451F3" w:rsidP="00F451F3">
      <w:r>
        <w:t>2.1</w:t>
      </w:r>
      <w:r w:rsidRPr="00F451F3">
        <w:t xml:space="preserve"> </w:t>
      </w:r>
      <w:proofErr w:type="spellStart"/>
      <w:r w:rsidRPr="00F451F3">
        <w:t>Ringkasan</w:t>
      </w:r>
      <w:proofErr w:type="spellEnd"/>
      <w:r w:rsidRPr="00F451F3">
        <w:t xml:space="preserve"> </w:t>
      </w:r>
      <w:proofErr w:type="spellStart"/>
      <w:r w:rsidRPr="00F451F3">
        <w:t>Situasi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</w:p>
    <w:p w14:paraId="37FA61E3" w14:textId="77777777" w:rsidR="00F451F3" w:rsidRPr="00F451F3" w:rsidRDefault="00F451F3" w:rsidP="00F451F3">
      <w:r w:rsidRPr="00F451F3">
        <w:t>(</w:t>
      </w:r>
      <w:proofErr w:type="spellStart"/>
      <w:r w:rsidRPr="00F451F3">
        <w:t>Tuliskan</w:t>
      </w:r>
      <w:proofErr w:type="spellEnd"/>
      <w:r w:rsidRPr="00F451F3">
        <w:t xml:space="preserve"> di </w:t>
      </w:r>
      <w:proofErr w:type="spellStart"/>
      <w:r w:rsidRPr="00F451F3">
        <w:t>sini</w:t>
      </w:r>
      <w:proofErr w:type="spellEnd"/>
      <w:r w:rsidRPr="00F451F3">
        <w:t xml:space="preserve"> </w:t>
      </w:r>
      <w:proofErr w:type="spellStart"/>
      <w:r w:rsidRPr="00F451F3">
        <w:t>ringkasan</w:t>
      </w:r>
      <w:proofErr w:type="spellEnd"/>
      <w:r w:rsidRPr="00F451F3">
        <w:t xml:space="preserve"> </w:t>
      </w:r>
      <w:proofErr w:type="spellStart"/>
      <w:r w:rsidRPr="00F451F3">
        <w:t>situasi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 </w:t>
      </w:r>
      <w:proofErr w:type="spellStart"/>
      <w:r w:rsidRPr="00F451F3">
        <w:t>dengan</w:t>
      </w:r>
      <w:proofErr w:type="spellEnd"/>
      <w:r w:rsidRPr="00F451F3">
        <w:t xml:space="preserve"> </w:t>
      </w:r>
      <w:proofErr w:type="spellStart"/>
      <w:r w:rsidRPr="00F451F3">
        <w:t>menggunakan</w:t>
      </w:r>
      <w:proofErr w:type="spellEnd"/>
      <w:r w:rsidRPr="00F451F3">
        <w:t xml:space="preserve"> </w:t>
      </w:r>
      <w:proofErr w:type="spellStart"/>
      <w:r w:rsidRPr="00F451F3">
        <w:t>kalimat</w:t>
      </w:r>
      <w:proofErr w:type="spellEnd"/>
      <w:r w:rsidRPr="00F451F3">
        <w:t xml:space="preserve"> </w:t>
      </w:r>
      <w:proofErr w:type="spellStart"/>
      <w:r w:rsidRPr="00F451F3">
        <w:t>sendiri</w:t>
      </w:r>
      <w:proofErr w:type="spellEnd"/>
      <w:r w:rsidRPr="00F451F3">
        <w:t xml:space="preserve">, </w:t>
      </w:r>
      <w:proofErr w:type="spellStart"/>
      <w:r w:rsidRPr="00F451F3">
        <w:t>diparafrase</w:t>
      </w:r>
      <w:proofErr w:type="spellEnd"/>
      <w:r w:rsidRPr="00F451F3">
        <w:t xml:space="preserve"> </w:t>
      </w:r>
      <w:proofErr w:type="spellStart"/>
      <w:r w:rsidRPr="00F451F3">
        <w:t>dari</w:t>
      </w:r>
      <w:proofErr w:type="spellEnd"/>
      <w:r w:rsidRPr="00F451F3">
        <w:t xml:space="preserve"> </w:t>
      </w:r>
      <w:proofErr w:type="spellStart"/>
      <w:r w:rsidRPr="00F451F3">
        <w:t>tulisan</w:t>
      </w:r>
      <w:proofErr w:type="spellEnd"/>
      <w:r w:rsidRPr="00F451F3">
        <w:t xml:space="preserve"> di TA; </w:t>
      </w:r>
      <w:proofErr w:type="spellStart"/>
      <w:r w:rsidRPr="00F451F3">
        <w:t>jangan</w:t>
      </w:r>
      <w:proofErr w:type="spellEnd"/>
      <w:r w:rsidRPr="00F451F3">
        <w:t xml:space="preserve"> </w:t>
      </w:r>
      <w:proofErr w:type="spellStart"/>
      <w:r w:rsidRPr="00F451F3">
        <w:t>melakukan</w:t>
      </w:r>
      <w:proofErr w:type="spellEnd"/>
      <w:r w:rsidRPr="00F451F3">
        <w:t xml:space="preserve"> </w:t>
      </w:r>
      <w:proofErr w:type="spellStart"/>
      <w:r w:rsidRPr="00F451F3">
        <w:t>copypaste</w:t>
      </w:r>
      <w:proofErr w:type="spellEnd"/>
      <w:r w:rsidRPr="00F451F3">
        <w:t xml:space="preserve">. </w:t>
      </w:r>
      <w:proofErr w:type="spellStart"/>
      <w:r w:rsidRPr="00F451F3">
        <w:t>Jika</w:t>
      </w:r>
      <w:proofErr w:type="spellEnd"/>
      <w:r w:rsidRPr="00F451F3">
        <w:t xml:space="preserve"> </w:t>
      </w:r>
      <w:proofErr w:type="spellStart"/>
      <w:r w:rsidRPr="00F451F3">
        <w:t>ada</w:t>
      </w:r>
      <w:proofErr w:type="spellEnd"/>
      <w:r w:rsidRPr="00F451F3">
        <w:t xml:space="preserve"> </w:t>
      </w:r>
      <w:proofErr w:type="spellStart"/>
      <w:r w:rsidRPr="00F451F3">
        <w:t>tabel</w:t>
      </w:r>
      <w:proofErr w:type="spellEnd"/>
      <w:r w:rsidRPr="00F451F3">
        <w:t xml:space="preserve">, </w:t>
      </w:r>
      <w:proofErr w:type="spellStart"/>
      <w:r w:rsidRPr="00F451F3">
        <w:t>gambar</w:t>
      </w:r>
      <w:proofErr w:type="spellEnd"/>
      <w:r w:rsidRPr="00F451F3">
        <w:t xml:space="preserve"> </w:t>
      </w:r>
      <w:proofErr w:type="spellStart"/>
      <w:r w:rsidRPr="00F451F3">
        <w:t>atau</w:t>
      </w:r>
      <w:proofErr w:type="spellEnd"/>
      <w:r w:rsidRPr="00F451F3">
        <w:t xml:space="preserve"> </w:t>
      </w:r>
      <w:proofErr w:type="spellStart"/>
      <w:r w:rsidRPr="00F451F3">
        <w:t>grafik</w:t>
      </w:r>
      <w:proofErr w:type="spellEnd"/>
      <w:r w:rsidRPr="00F451F3">
        <w:t xml:space="preserve"> di TA, </w:t>
      </w:r>
      <w:proofErr w:type="spellStart"/>
      <w:r w:rsidRPr="00F451F3">
        <w:t>buatlah</w:t>
      </w:r>
      <w:proofErr w:type="spellEnd"/>
      <w:r w:rsidRPr="00F451F3">
        <w:t xml:space="preserve"> </w:t>
      </w:r>
      <w:proofErr w:type="spellStart"/>
      <w:r w:rsidRPr="00F451F3">
        <w:t>ulang</w:t>
      </w:r>
      <w:proofErr w:type="spellEnd"/>
      <w:r w:rsidRPr="00F451F3">
        <w:t xml:space="preserve"> </w:t>
      </w:r>
      <w:proofErr w:type="spellStart"/>
      <w:r w:rsidRPr="00F451F3">
        <w:t>tabel</w:t>
      </w:r>
      <w:proofErr w:type="spellEnd"/>
      <w:r w:rsidRPr="00F451F3">
        <w:t xml:space="preserve"> dan </w:t>
      </w:r>
      <w:proofErr w:type="spellStart"/>
      <w:r w:rsidRPr="00F451F3">
        <w:t>grafik</w:t>
      </w:r>
      <w:proofErr w:type="spellEnd"/>
      <w:r w:rsidRPr="00F451F3">
        <w:t xml:space="preserve"> </w:t>
      </w:r>
      <w:proofErr w:type="spellStart"/>
      <w:r w:rsidRPr="00F451F3">
        <w:t>tersebut</w:t>
      </w:r>
      <w:proofErr w:type="spellEnd"/>
      <w:r w:rsidRPr="00F451F3">
        <w:t xml:space="preserve"> dan </w:t>
      </w:r>
      <w:proofErr w:type="spellStart"/>
      <w:r w:rsidRPr="00F451F3">
        <w:t>berikan</w:t>
      </w:r>
      <w:proofErr w:type="spellEnd"/>
      <w:r w:rsidRPr="00F451F3">
        <w:t xml:space="preserve"> </w:t>
      </w:r>
      <w:proofErr w:type="spellStart"/>
      <w:r w:rsidRPr="00F451F3">
        <w:t>nama</w:t>
      </w:r>
      <w:proofErr w:type="spellEnd"/>
      <w:r w:rsidRPr="00F451F3">
        <w:t xml:space="preserve"> pada </w:t>
      </w:r>
      <w:proofErr w:type="spellStart"/>
      <w:r w:rsidRPr="00F451F3">
        <w:t>tabel</w:t>
      </w:r>
      <w:proofErr w:type="spellEnd"/>
      <w:r w:rsidRPr="00F451F3">
        <w:t xml:space="preserve">, </w:t>
      </w:r>
      <w:proofErr w:type="spellStart"/>
      <w:r w:rsidRPr="00F451F3">
        <w:t>gambar</w:t>
      </w:r>
      <w:proofErr w:type="spellEnd"/>
      <w:r w:rsidRPr="00F451F3">
        <w:t xml:space="preserve"> dan </w:t>
      </w:r>
      <w:proofErr w:type="spellStart"/>
      <w:r w:rsidRPr="00F451F3">
        <w:t>grafik</w:t>
      </w:r>
      <w:proofErr w:type="spellEnd"/>
      <w:r w:rsidRPr="00F451F3">
        <w:t xml:space="preserve"> </w:t>
      </w:r>
      <w:proofErr w:type="spellStart"/>
      <w:r w:rsidRPr="00F451F3">
        <w:t>tersebut</w:t>
      </w:r>
      <w:proofErr w:type="spellEnd"/>
      <w:r w:rsidRPr="00F451F3">
        <w:t>).</w:t>
      </w:r>
    </w:p>
    <w:p w14:paraId="1B8A09A0" w14:textId="77777777" w:rsidR="00F451F3" w:rsidRPr="00F451F3" w:rsidRDefault="00F451F3" w:rsidP="00F451F3"/>
    <w:p w14:paraId="199FEF88" w14:textId="108AA5EB" w:rsidR="00F451F3" w:rsidRPr="00F451F3" w:rsidRDefault="00F451F3" w:rsidP="00F451F3">
      <w:r>
        <w:t>2.</w:t>
      </w:r>
      <w:r w:rsidRPr="00F451F3">
        <w:t xml:space="preserve">2 </w:t>
      </w:r>
      <w:proofErr w:type="spellStart"/>
      <w:r w:rsidRPr="00F451F3">
        <w:t>Aspek</w:t>
      </w:r>
      <w:proofErr w:type="spellEnd"/>
      <w:r w:rsidRPr="00F451F3">
        <w:t xml:space="preserve"> </w:t>
      </w:r>
      <w:proofErr w:type="spellStart"/>
      <w:r w:rsidRPr="00F451F3">
        <w:t>Situasi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</w:p>
    <w:p w14:paraId="27B4F4EC" w14:textId="77777777" w:rsidR="00F451F3" w:rsidRPr="00F451F3" w:rsidRDefault="00F451F3" w:rsidP="00F451F3">
      <w:r w:rsidRPr="00F451F3">
        <w:t xml:space="preserve">(Q1.: </w:t>
      </w:r>
      <w:proofErr w:type="spellStart"/>
      <w:r w:rsidRPr="00F451F3">
        <w:t>Uraikanlah</w:t>
      </w:r>
      <w:proofErr w:type="spellEnd"/>
      <w:r w:rsidRPr="00F451F3">
        <w:t xml:space="preserve"> </w:t>
      </w:r>
      <w:proofErr w:type="spellStart"/>
      <w:r w:rsidRPr="00F451F3">
        <w:t>berbagai</w:t>
      </w:r>
      <w:proofErr w:type="spellEnd"/>
      <w:r w:rsidRPr="00F451F3">
        <w:t xml:space="preserve"> </w:t>
      </w:r>
      <w:proofErr w:type="spellStart"/>
      <w:r w:rsidRPr="00F451F3">
        <w:t>aspek</w:t>
      </w:r>
      <w:proofErr w:type="spellEnd"/>
      <w:r w:rsidRPr="00F451F3">
        <w:t xml:space="preserve"> yang </w:t>
      </w:r>
      <w:proofErr w:type="spellStart"/>
      <w:r w:rsidRPr="00F451F3">
        <w:t>dapat</w:t>
      </w:r>
      <w:proofErr w:type="spellEnd"/>
      <w:r w:rsidRPr="00F451F3">
        <w:t xml:space="preserve"> </w:t>
      </w:r>
      <w:proofErr w:type="spellStart"/>
      <w:r w:rsidRPr="00F451F3">
        <w:t>mempengaruhi</w:t>
      </w:r>
      <w:proofErr w:type="spellEnd"/>
      <w:r w:rsidRPr="00F451F3">
        <w:t xml:space="preserve">/ </w:t>
      </w:r>
      <w:proofErr w:type="spellStart"/>
      <w:r w:rsidRPr="00F451F3">
        <w:t>membentuk</w:t>
      </w:r>
      <w:proofErr w:type="spellEnd"/>
    </w:p>
    <w:p w14:paraId="6424C445" w14:textId="77777777" w:rsidR="00F451F3" w:rsidRPr="00F451F3" w:rsidRDefault="00F451F3" w:rsidP="00F451F3">
      <w:proofErr w:type="spellStart"/>
      <w:r w:rsidRPr="00F451F3">
        <w:t>masalah</w:t>
      </w:r>
      <w:proofErr w:type="spellEnd"/>
      <w:r w:rsidRPr="00F451F3">
        <w:t xml:space="preserve"> </w:t>
      </w:r>
      <w:proofErr w:type="spellStart"/>
      <w:r w:rsidRPr="00F451F3">
        <w:t>atau</w:t>
      </w:r>
      <w:proofErr w:type="spellEnd"/>
      <w:r w:rsidRPr="00F451F3">
        <w:t xml:space="preserve"> </w:t>
      </w:r>
      <w:proofErr w:type="spellStart"/>
      <w:r w:rsidRPr="00F451F3">
        <w:t>isu</w:t>
      </w:r>
      <w:proofErr w:type="spellEnd"/>
      <w:r w:rsidRPr="00F451F3">
        <w:t xml:space="preserve"> yang </w:t>
      </w:r>
      <w:proofErr w:type="spellStart"/>
      <w:r w:rsidRPr="00F451F3">
        <w:t>dikaji</w:t>
      </w:r>
      <w:proofErr w:type="spellEnd"/>
      <w:r w:rsidRPr="00F451F3">
        <w:t xml:space="preserve"> pada </w:t>
      </w:r>
      <w:proofErr w:type="spellStart"/>
      <w:r w:rsidRPr="00F451F3">
        <w:t>tugas</w:t>
      </w:r>
      <w:proofErr w:type="spellEnd"/>
      <w:r w:rsidRPr="00F451F3">
        <w:t xml:space="preserve"> </w:t>
      </w:r>
      <w:proofErr w:type="spellStart"/>
      <w:r w:rsidRPr="00F451F3">
        <w:t>akhir</w:t>
      </w:r>
      <w:proofErr w:type="spellEnd"/>
      <w:r w:rsidRPr="00F451F3">
        <w:t xml:space="preserve"> </w:t>
      </w:r>
      <w:proofErr w:type="spellStart"/>
      <w:r w:rsidRPr="00F451F3">
        <w:t>tersebut</w:t>
      </w:r>
      <w:proofErr w:type="spellEnd"/>
      <w:r w:rsidRPr="00F451F3">
        <w:t>.)</w:t>
      </w:r>
    </w:p>
    <w:p w14:paraId="718A704B" w14:textId="77777777" w:rsidR="00F451F3" w:rsidRPr="00F451F3" w:rsidRDefault="00F451F3" w:rsidP="00F451F3"/>
    <w:p w14:paraId="6702D64B" w14:textId="77777777" w:rsidR="00F451F3" w:rsidRPr="00F451F3" w:rsidRDefault="00F451F3" w:rsidP="00F451F3">
      <w:pPr>
        <w:pStyle w:val="xGambar"/>
      </w:pPr>
      <w:r w:rsidRPr="00F451F3">
        <w:drawing>
          <wp:inline distT="0" distB="0" distL="0" distR="0" wp14:anchorId="0ADF2370" wp14:editId="2D5F37BC">
            <wp:extent cx="3657600" cy="1917700"/>
            <wp:effectExtent l="12700" t="12700" r="12700" b="127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 color logo (1200 x 630)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1917700"/>
                    </a:xfrm>
                    <a:prstGeom prst="rect">
                      <a:avLst/>
                    </a:prstGeom>
                    <a:ln>
                      <a:solidFill>
                        <a:sysClr val="window" lastClr="FFFFFF">
                          <a:lumMod val="85000"/>
                        </a:sysClr>
                      </a:solidFill>
                    </a:ln>
                  </pic:spPr>
                </pic:pic>
              </a:graphicData>
            </a:graphic>
          </wp:inline>
        </w:drawing>
      </w:r>
    </w:p>
    <w:p w14:paraId="72E3EE8F" w14:textId="77777777" w:rsidR="00F451F3" w:rsidRPr="00F451F3" w:rsidRDefault="00F451F3" w:rsidP="00F451F3">
      <w:pPr>
        <w:pStyle w:val="xGambar"/>
      </w:pPr>
      <w:r w:rsidRPr="00F451F3">
        <w:t xml:space="preserve">Figure </w:t>
      </w:r>
      <w:r w:rsidRPr="00F451F3">
        <w:fldChar w:fldCharType="begin"/>
      </w:r>
      <w:r w:rsidRPr="00F451F3">
        <w:instrText xml:space="preserve"> SEQ Figure \* ARABIC </w:instrText>
      </w:r>
      <w:r w:rsidRPr="00F451F3">
        <w:fldChar w:fldCharType="separate"/>
      </w:r>
      <w:r w:rsidRPr="00F451F3">
        <w:t>1</w:t>
      </w:r>
      <w:r w:rsidRPr="00F451F3">
        <w:fldChar w:fldCharType="end"/>
      </w:r>
      <w:r w:rsidRPr="00F451F3">
        <w:t xml:space="preserve"> INA-</w:t>
      </w:r>
      <w:proofErr w:type="spellStart"/>
      <w:r w:rsidRPr="00F451F3">
        <w:t>Rxiv</w:t>
      </w:r>
      <w:proofErr w:type="spellEnd"/>
      <w:r w:rsidRPr="00F451F3">
        <w:t xml:space="preserve"> logo</w:t>
      </w:r>
    </w:p>
    <w:p w14:paraId="2D43D2B2" w14:textId="77777777" w:rsidR="00F451F3" w:rsidRPr="00F451F3" w:rsidRDefault="00F451F3" w:rsidP="00F451F3"/>
    <w:p w14:paraId="1DF6BC20" w14:textId="77777777" w:rsidR="00F451F3" w:rsidRPr="00F451F3" w:rsidRDefault="00F451F3" w:rsidP="00F451F3">
      <w:r w:rsidRPr="00F451F3">
        <w:br w:type="page"/>
      </w:r>
    </w:p>
    <w:p w14:paraId="42739AA6" w14:textId="77777777" w:rsidR="00F451F3" w:rsidRPr="00F451F3" w:rsidRDefault="00F451F3" w:rsidP="00F451F3"/>
    <w:p w14:paraId="6800A1E0" w14:textId="77777777" w:rsidR="00F451F3" w:rsidRPr="00F451F3" w:rsidRDefault="00F451F3" w:rsidP="00F451F3">
      <w:pPr>
        <w:pStyle w:val="xJudulTabel"/>
      </w:pPr>
      <w:r w:rsidRPr="00F451F3">
        <w:t xml:space="preserve">Table </w:t>
      </w:r>
      <w:r w:rsidRPr="00F451F3">
        <w:fldChar w:fldCharType="begin"/>
      </w:r>
      <w:r w:rsidRPr="00F451F3">
        <w:instrText xml:space="preserve"> SEQ Table \* ARABIC </w:instrText>
      </w:r>
      <w:r w:rsidRPr="00F451F3">
        <w:fldChar w:fldCharType="separate"/>
      </w:r>
      <w:r w:rsidRPr="00F451F3">
        <w:t>1</w:t>
      </w:r>
      <w:r w:rsidRPr="00F451F3">
        <w:fldChar w:fldCharType="end"/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952"/>
        <w:gridCol w:w="631"/>
        <w:gridCol w:w="999"/>
      </w:tblGrid>
      <w:tr w:rsidR="00F451F3" w:rsidRPr="00F451F3" w14:paraId="51307A5A" w14:textId="77777777" w:rsidTr="00395206">
        <w:trPr>
          <w:jc w:val="center"/>
        </w:trPr>
        <w:tc>
          <w:tcPr>
            <w:tcW w:w="0" w:type="auto"/>
            <w:tcBorders>
              <w:top w:val="single" w:sz="8" w:space="0" w:color="auto"/>
              <w:bottom w:val="single" w:sz="6" w:space="0" w:color="7F7F7F"/>
            </w:tcBorders>
          </w:tcPr>
          <w:p w14:paraId="7B4F0AD4" w14:textId="77777777" w:rsidR="00F451F3" w:rsidRPr="00F451F3" w:rsidRDefault="00F451F3" w:rsidP="00F451F3">
            <w:r w:rsidRPr="00F451F3">
              <w:t>Numbe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6" w:space="0" w:color="7F7F7F"/>
            </w:tcBorders>
          </w:tcPr>
          <w:p w14:paraId="225F5BE8" w14:textId="77777777" w:rsidR="00F451F3" w:rsidRPr="00F451F3" w:rsidRDefault="00F451F3" w:rsidP="00F451F3">
            <w:r w:rsidRPr="00F451F3">
              <w:t>It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6" w:space="0" w:color="7F7F7F"/>
            </w:tcBorders>
          </w:tcPr>
          <w:p w14:paraId="3F55948B" w14:textId="77777777" w:rsidR="00F451F3" w:rsidRPr="00F451F3" w:rsidRDefault="00F451F3" w:rsidP="00F451F3">
            <w:r w:rsidRPr="00F451F3">
              <w:t>Quantity</w:t>
            </w:r>
          </w:p>
        </w:tc>
      </w:tr>
      <w:tr w:rsidR="00F451F3" w:rsidRPr="00F451F3" w14:paraId="31DC4578" w14:textId="77777777" w:rsidTr="00395206">
        <w:trPr>
          <w:jc w:val="center"/>
        </w:trPr>
        <w:tc>
          <w:tcPr>
            <w:tcW w:w="0" w:type="auto"/>
            <w:tcBorders>
              <w:top w:val="single" w:sz="6" w:space="0" w:color="7F7F7F"/>
            </w:tcBorders>
          </w:tcPr>
          <w:p w14:paraId="4BD2B113" w14:textId="77777777" w:rsidR="00F451F3" w:rsidRPr="00F451F3" w:rsidRDefault="00F451F3" w:rsidP="00F451F3"/>
        </w:tc>
        <w:tc>
          <w:tcPr>
            <w:tcW w:w="0" w:type="auto"/>
            <w:tcBorders>
              <w:top w:val="single" w:sz="6" w:space="0" w:color="7F7F7F"/>
            </w:tcBorders>
          </w:tcPr>
          <w:p w14:paraId="6CE012B2" w14:textId="77777777" w:rsidR="00F451F3" w:rsidRPr="00F451F3" w:rsidRDefault="00F451F3" w:rsidP="00F451F3"/>
        </w:tc>
        <w:tc>
          <w:tcPr>
            <w:tcW w:w="0" w:type="auto"/>
            <w:tcBorders>
              <w:top w:val="single" w:sz="6" w:space="0" w:color="7F7F7F"/>
            </w:tcBorders>
          </w:tcPr>
          <w:p w14:paraId="6B3A2CF9" w14:textId="77777777" w:rsidR="00F451F3" w:rsidRPr="00F451F3" w:rsidRDefault="00F451F3" w:rsidP="00F451F3"/>
        </w:tc>
      </w:tr>
      <w:tr w:rsidR="00F451F3" w:rsidRPr="00F451F3" w14:paraId="40A27073" w14:textId="77777777" w:rsidTr="00395206">
        <w:trPr>
          <w:jc w:val="center"/>
        </w:trPr>
        <w:tc>
          <w:tcPr>
            <w:tcW w:w="0" w:type="auto"/>
          </w:tcPr>
          <w:p w14:paraId="6A61CD8E" w14:textId="77777777" w:rsidR="00F451F3" w:rsidRPr="00F451F3" w:rsidRDefault="00F451F3" w:rsidP="00F451F3"/>
        </w:tc>
        <w:tc>
          <w:tcPr>
            <w:tcW w:w="0" w:type="auto"/>
          </w:tcPr>
          <w:p w14:paraId="4517ACEF" w14:textId="77777777" w:rsidR="00F451F3" w:rsidRPr="00F451F3" w:rsidRDefault="00F451F3" w:rsidP="00F451F3"/>
        </w:tc>
        <w:tc>
          <w:tcPr>
            <w:tcW w:w="0" w:type="auto"/>
          </w:tcPr>
          <w:p w14:paraId="38521954" w14:textId="77777777" w:rsidR="00F451F3" w:rsidRPr="00F451F3" w:rsidRDefault="00F451F3" w:rsidP="00F451F3"/>
        </w:tc>
      </w:tr>
      <w:tr w:rsidR="00F451F3" w:rsidRPr="00F451F3" w14:paraId="7040130A" w14:textId="77777777" w:rsidTr="00395206">
        <w:trPr>
          <w:jc w:val="center"/>
        </w:trPr>
        <w:tc>
          <w:tcPr>
            <w:tcW w:w="0" w:type="auto"/>
          </w:tcPr>
          <w:p w14:paraId="32C0C9D0" w14:textId="77777777" w:rsidR="00F451F3" w:rsidRPr="00F451F3" w:rsidRDefault="00F451F3" w:rsidP="00F451F3"/>
        </w:tc>
        <w:tc>
          <w:tcPr>
            <w:tcW w:w="0" w:type="auto"/>
          </w:tcPr>
          <w:p w14:paraId="290B08D4" w14:textId="77777777" w:rsidR="00F451F3" w:rsidRPr="00F451F3" w:rsidRDefault="00F451F3" w:rsidP="00F451F3"/>
        </w:tc>
        <w:tc>
          <w:tcPr>
            <w:tcW w:w="0" w:type="auto"/>
          </w:tcPr>
          <w:p w14:paraId="275E85CF" w14:textId="77777777" w:rsidR="00F451F3" w:rsidRPr="00F451F3" w:rsidRDefault="00F451F3" w:rsidP="00F451F3"/>
        </w:tc>
      </w:tr>
      <w:tr w:rsidR="00F451F3" w:rsidRPr="00F451F3" w14:paraId="777062F3" w14:textId="77777777" w:rsidTr="00395206">
        <w:trPr>
          <w:jc w:val="center"/>
        </w:trPr>
        <w:tc>
          <w:tcPr>
            <w:tcW w:w="0" w:type="auto"/>
            <w:tcBorders>
              <w:bottom w:val="single" w:sz="8" w:space="0" w:color="auto"/>
            </w:tcBorders>
          </w:tcPr>
          <w:p w14:paraId="6527535A" w14:textId="77777777" w:rsidR="00F451F3" w:rsidRPr="00F451F3" w:rsidRDefault="00F451F3" w:rsidP="00F451F3"/>
        </w:tc>
        <w:tc>
          <w:tcPr>
            <w:tcW w:w="0" w:type="auto"/>
            <w:tcBorders>
              <w:bottom w:val="single" w:sz="8" w:space="0" w:color="auto"/>
            </w:tcBorders>
          </w:tcPr>
          <w:p w14:paraId="30B5931D" w14:textId="77777777" w:rsidR="00F451F3" w:rsidRPr="00F451F3" w:rsidRDefault="00F451F3" w:rsidP="00F451F3"/>
        </w:tc>
        <w:tc>
          <w:tcPr>
            <w:tcW w:w="0" w:type="auto"/>
            <w:tcBorders>
              <w:bottom w:val="single" w:sz="8" w:space="0" w:color="auto"/>
            </w:tcBorders>
          </w:tcPr>
          <w:p w14:paraId="40D99D32" w14:textId="77777777" w:rsidR="00F451F3" w:rsidRPr="00F451F3" w:rsidRDefault="00F451F3" w:rsidP="00F451F3"/>
        </w:tc>
      </w:tr>
    </w:tbl>
    <w:p w14:paraId="2D90F1AD" w14:textId="77777777" w:rsidR="00F451F3" w:rsidRPr="00F451F3" w:rsidRDefault="00F451F3" w:rsidP="00F451F3"/>
    <w:p w14:paraId="2C9434D1" w14:textId="77777777" w:rsidR="00F451F3" w:rsidRPr="00F451F3" w:rsidRDefault="00F451F3" w:rsidP="00F451F3"/>
    <w:p w14:paraId="4CBB0DE4" w14:textId="4DB16195" w:rsidR="00F451F3" w:rsidRPr="00F451F3" w:rsidRDefault="00F451F3" w:rsidP="00F451F3">
      <w:r>
        <w:t>2.</w:t>
      </w:r>
      <w:r w:rsidRPr="00F451F3">
        <w:t xml:space="preserve">3 </w:t>
      </w:r>
      <w:proofErr w:type="spellStart"/>
      <w:r w:rsidRPr="00F451F3">
        <w:t>Pemilik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 </w:t>
      </w:r>
    </w:p>
    <w:p w14:paraId="3F10C71C" w14:textId="77777777" w:rsidR="00F451F3" w:rsidRPr="00F451F3" w:rsidRDefault="00F451F3" w:rsidP="00F451F3">
      <w:r w:rsidRPr="00F451F3">
        <w:t xml:space="preserve">(Q: </w:t>
      </w:r>
      <w:proofErr w:type="spellStart"/>
      <w:r w:rsidRPr="00F451F3">
        <w:t>Nyatakan</w:t>
      </w:r>
      <w:proofErr w:type="spellEnd"/>
      <w:r w:rsidRPr="00F451F3">
        <w:t xml:space="preserve"> </w:t>
      </w:r>
      <w:proofErr w:type="spellStart"/>
      <w:r w:rsidRPr="00F451F3">
        <w:t>siapakah</w:t>
      </w:r>
      <w:proofErr w:type="spellEnd"/>
      <w:r w:rsidRPr="00F451F3">
        <w:t xml:space="preserve"> yang </w:t>
      </w:r>
      <w:proofErr w:type="spellStart"/>
      <w:r w:rsidRPr="00F451F3">
        <w:t>menjadi</w:t>
      </w:r>
      <w:proofErr w:type="spellEnd"/>
      <w:r w:rsidRPr="00F451F3">
        <w:t xml:space="preserve"> </w:t>
      </w:r>
      <w:proofErr w:type="spellStart"/>
      <w:r w:rsidRPr="00F451F3">
        <w:t>pemilik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/ problem owner pada </w:t>
      </w:r>
      <w:proofErr w:type="spellStart"/>
      <w:r w:rsidRPr="00F451F3">
        <w:t>tugas</w:t>
      </w:r>
      <w:proofErr w:type="spellEnd"/>
      <w:r w:rsidRPr="00F451F3">
        <w:t xml:space="preserve"> </w:t>
      </w:r>
      <w:proofErr w:type="spellStart"/>
      <w:r w:rsidRPr="00F451F3">
        <w:t>akhir</w:t>
      </w:r>
      <w:proofErr w:type="spellEnd"/>
      <w:r w:rsidRPr="00F451F3">
        <w:t xml:space="preserve"> dan </w:t>
      </w:r>
      <w:proofErr w:type="spellStart"/>
      <w:r w:rsidRPr="00F451F3">
        <w:t>jelaskan</w:t>
      </w:r>
      <w:proofErr w:type="spellEnd"/>
      <w:r w:rsidRPr="00F451F3">
        <w:t xml:space="preserve"> </w:t>
      </w:r>
      <w:proofErr w:type="spellStart"/>
      <w:r w:rsidRPr="00F451F3">
        <w:t>mengapa</w:t>
      </w:r>
      <w:proofErr w:type="spellEnd"/>
      <w:r w:rsidRPr="00F451F3">
        <w:t xml:space="preserve"> </w:t>
      </w:r>
      <w:proofErr w:type="spellStart"/>
      <w:r w:rsidRPr="00F451F3">
        <w:t>individu</w:t>
      </w:r>
      <w:proofErr w:type="spellEnd"/>
      <w:r w:rsidRPr="00F451F3">
        <w:t xml:space="preserve"> </w:t>
      </w:r>
      <w:proofErr w:type="spellStart"/>
      <w:r w:rsidRPr="00F451F3">
        <w:t>atau</w:t>
      </w:r>
      <w:proofErr w:type="spellEnd"/>
      <w:r w:rsidRPr="00F451F3">
        <w:t xml:space="preserve"> </w:t>
      </w:r>
      <w:proofErr w:type="spellStart"/>
      <w:r w:rsidRPr="00F451F3">
        <w:t>kelompok</w:t>
      </w:r>
      <w:proofErr w:type="spellEnd"/>
      <w:r w:rsidRPr="00F451F3">
        <w:t xml:space="preserve"> </w:t>
      </w:r>
      <w:proofErr w:type="spellStart"/>
      <w:r w:rsidRPr="00F451F3">
        <w:t>tersebut</w:t>
      </w:r>
      <w:proofErr w:type="spellEnd"/>
      <w:r w:rsidRPr="00F451F3">
        <w:t xml:space="preserve"> </w:t>
      </w:r>
      <w:proofErr w:type="spellStart"/>
      <w:r w:rsidRPr="00F451F3">
        <w:t>memenuhi</w:t>
      </w:r>
      <w:proofErr w:type="spellEnd"/>
      <w:r w:rsidRPr="00F451F3">
        <w:t xml:space="preserve"> </w:t>
      </w:r>
      <w:proofErr w:type="spellStart"/>
      <w:r w:rsidRPr="00F451F3">
        <w:t>syarat</w:t>
      </w:r>
      <w:proofErr w:type="spellEnd"/>
      <w:r w:rsidRPr="00F451F3">
        <w:t xml:space="preserve"> </w:t>
      </w:r>
      <w:proofErr w:type="spellStart"/>
      <w:r w:rsidRPr="00F451F3">
        <w:t>dapat</w:t>
      </w:r>
      <w:proofErr w:type="spellEnd"/>
      <w:r w:rsidRPr="00F451F3">
        <w:t xml:space="preserve"> </w:t>
      </w:r>
      <w:proofErr w:type="spellStart"/>
      <w:r w:rsidRPr="00F451F3">
        <w:t>disebut</w:t>
      </w:r>
      <w:proofErr w:type="spellEnd"/>
      <w:r w:rsidRPr="00F451F3">
        <w:t xml:space="preserve"> </w:t>
      </w:r>
      <w:proofErr w:type="spellStart"/>
      <w:r w:rsidRPr="00F451F3">
        <w:t>sebagai</w:t>
      </w:r>
      <w:proofErr w:type="spellEnd"/>
      <w:r w:rsidRPr="00F451F3">
        <w:t xml:space="preserve"> </w:t>
      </w:r>
      <w:proofErr w:type="spellStart"/>
      <w:r w:rsidRPr="00F451F3">
        <w:t>pemilik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>/ problem owner.)</w:t>
      </w:r>
    </w:p>
    <w:p w14:paraId="01B34A81" w14:textId="77777777" w:rsidR="00F451F3" w:rsidRPr="00F451F3" w:rsidRDefault="00F451F3" w:rsidP="00F451F3"/>
    <w:p w14:paraId="563DD55C" w14:textId="05C863E7" w:rsidR="00F451F3" w:rsidRPr="00F451F3" w:rsidRDefault="00F451F3" w:rsidP="00F451F3">
      <w:r>
        <w:t>2.</w:t>
      </w:r>
      <w:r w:rsidRPr="00F451F3">
        <w:t xml:space="preserve">4 </w:t>
      </w:r>
      <w:proofErr w:type="spellStart"/>
      <w:r w:rsidRPr="00F451F3">
        <w:t>Enam</w:t>
      </w:r>
      <w:proofErr w:type="spellEnd"/>
      <w:r w:rsidRPr="00F451F3">
        <w:t xml:space="preserve"> </w:t>
      </w:r>
      <w:proofErr w:type="spellStart"/>
      <w:r w:rsidRPr="00F451F3">
        <w:t>Elemen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</w:p>
    <w:p w14:paraId="1D2F017E" w14:textId="77777777" w:rsidR="00F451F3" w:rsidRPr="00F451F3" w:rsidRDefault="00F451F3" w:rsidP="00F451F3">
      <w:r w:rsidRPr="00F451F3">
        <w:t>(</w:t>
      </w:r>
      <w:proofErr w:type="spellStart"/>
      <w:r w:rsidRPr="00F451F3">
        <w:t>Nyatakan</w:t>
      </w:r>
      <w:proofErr w:type="spellEnd"/>
      <w:r w:rsidRPr="00F451F3">
        <w:t xml:space="preserve"> dan </w:t>
      </w:r>
      <w:proofErr w:type="spellStart"/>
      <w:r w:rsidRPr="00F451F3">
        <w:t>jelaskan</w:t>
      </w:r>
      <w:proofErr w:type="spellEnd"/>
      <w:r w:rsidRPr="00F451F3">
        <w:t xml:space="preserve"> “</w:t>
      </w:r>
      <w:proofErr w:type="spellStart"/>
      <w:r w:rsidRPr="00F451F3">
        <w:t>enam</w:t>
      </w:r>
      <w:proofErr w:type="spellEnd"/>
      <w:r w:rsidRPr="00F451F3">
        <w:t xml:space="preserve"> </w:t>
      </w:r>
      <w:proofErr w:type="spellStart"/>
      <w:r w:rsidRPr="00F451F3">
        <w:t>elemen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” </w:t>
      </w:r>
      <w:proofErr w:type="spellStart"/>
      <w:r w:rsidRPr="00F451F3">
        <w:t>dari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 yang </w:t>
      </w:r>
      <w:proofErr w:type="spellStart"/>
      <w:r w:rsidRPr="00F451F3">
        <w:t>dikaji</w:t>
      </w:r>
      <w:proofErr w:type="spellEnd"/>
      <w:r w:rsidRPr="00F451F3">
        <w:t xml:space="preserve"> pada </w:t>
      </w:r>
      <w:proofErr w:type="spellStart"/>
      <w:r w:rsidRPr="00F451F3">
        <w:t>tugas</w:t>
      </w:r>
      <w:proofErr w:type="spellEnd"/>
      <w:r w:rsidRPr="00F451F3">
        <w:t xml:space="preserve"> </w:t>
      </w:r>
      <w:proofErr w:type="spellStart"/>
      <w:r w:rsidRPr="00F451F3">
        <w:t>akhir</w:t>
      </w:r>
      <w:proofErr w:type="spellEnd"/>
      <w:r w:rsidRPr="00F451F3">
        <w:t>)</w:t>
      </w:r>
    </w:p>
    <w:p w14:paraId="2F590BCD" w14:textId="77777777" w:rsidR="00F451F3" w:rsidRPr="00F451F3" w:rsidRDefault="00F451F3" w:rsidP="00F451F3"/>
    <w:p w14:paraId="062686D3" w14:textId="5CA4BAFF" w:rsidR="00F451F3" w:rsidRPr="00F451F3" w:rsidRDefault="00F451F3" w:rsidP="00F451F3">
      <w:r>
        <w:t>2.</w:t>
      </w:r>
      <w:r w:rsidRPr="00F451F3">
        <w:t xml:space="preserve">5 </w:t>
      </w:r>
      <w:proofErr w:type="spellStart"/>
      <w:r w:rsidRPr="00F451F3">
        <w:t>Pemangku</w:t>
      </w:r>
      <w:proofErr w:type="spellEnd"/>
      <w:r w:rsidRPr="00F451F3">
        <w:t xml:space="preserve"> </w:t>
      </w:r>
      <w:proofErr w:type="spellStart"/>
      <w:r w:rsidRPr="00F451F3">
        <w:t>Kepentingan</w:t>
      </w:r>
      <w:proofErr w:type="spellEnd"/>
    </w:p>
    <w:p w14:paraId="0F0F0DD8" w14:textId="77777777" w:rsidR="00F451F3" w:rsidRPr="00F451F3" w:rsidRDefault="00F451F3" w:rsidP="00F451F3">
      <w:r w:rsidRPr="00F451F3">
        <w:t xml:space="preserve"> (Q4: </w:t>
      </w:r>
      <w:proofErr w:type="spellStart"/>
      <w:r w:rsidRPr="00F451F3">
        <w:t>Nyatakan</w:t>
      </w:r>
      <w:proofErr w:type="spellEnd"/>
      <w:r w:rsidRPr="00F451F3">
        <w:t xml:space="preserve"> dan </w:t>
      </w:r>
      <w:proofErr w:type="spellStart"/>
      <w:r w:rsidRPr="00F451F3">
        <w:t>jelaskan</w:t>
      </w:r>
      <w:proofErr w:type="spellEnd"/>
      <w:r w:rsidRPr="00F451F3">
        <w:t xml:space="preserve"> para </w:t>
      </w:r>
      <w:proofErr w:type="spellStart"/>
      <w:r w:rsidRPr="00F451F3">
        <w:t>pemangku</w:t>
      </w:r>
      <w:proofErr w:type="spellEnd"/>
      <w:r w:rsidRPr="00F451F3">
        <w:t xml:space="preserve"> </w:t>
      </w:r>
      <w:proofErr w:type="spellStart"/>
      <w:r w:rsidRPr="00F451F3">
        <w:t>kepentingan</w:t>
      </w:r>
      <w:proofErr w:type="spellEnd"/>
      <w:r w:rsidRPr="00F451F3">
        <w:t xml:space="preserve"> yang </w:t>
      </w:r>
      <w:proofErr w:type="spellStart"/>
      <w:r w:rsidRPr="00F451F3">
        <w:t>terlibat</w:t>
      </w:r>
      <w:proofErr w:type="spellEnd"/>
      <w:r w:rsidRPr="00F451F3">
        <w:t xml:space="preserve"> </w:t>
      </w:r>
      <w:proofErr w:type="spellStart"/>
      <w:r w:rsidRPr="00F451F3">
        <w:t>dalam</w:t>
      </w:r>
      <w:proofErr w:type="spellEnd"/>
      <w:r w:rsidRPr="00F451F3">
        <w:t xml:space="preserve"> </w:t>
      </w:r>
      <w:proofErr w:type="spellStart"/>
      <w:r w:rsidRPr="00F451F3">
        <w:t>penyelesaian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 yang </w:t>
      </w:r>
      <w:proofErr w:type="spellStart"/>
      <w:r w:rsidRPr="00F451F3">
        <w:t>dikaji</w:t>
      </w:r>
      <w:proofErr w:type="spellEnd"/>
      <w:r w:rsidRPr="00F451F3">
        <w:t xml:space="preserve"> pada </w:t>
      </w:r>
      <w:proofErr w:type="spellStart"/>
      <w:r w:rsidRPr="00F451F3">
        <w:t>tugas</w:t>
      </w:r>
      <w:proofErr w:type="spellEnd"/>
      <w:r w:rsidRPr="00F451F3">
        <w:t xml:space="preserve"> </w:t>
      </w:r>
      <w:proofErr w:type="spellStart"/>
      <w:r w:rsidRPr="00F451F3">
        <w:t>akhir</w:t>
      </w:r>
      <w:proofErr w:type="spellEnd"/>
      <w:r w:rsidRPr="00F451F3">
        <w:t>)</w:t>
      </w:r>
    </w:p>
    <w:p w14:paraId="4F92CBFE" w14:textId="77777777" w:rsidR="00F451F3" w:rsidRPr="00F451F3" w:rsidRDefault="00F451F3" w:rsidP="00F451F3"/>
    <w:p w14:paraId="4DA8B5C6" w14:textId="334661E3" w:rsidR="00F451F3" w:rsidRPr="00F451F3" w:rsidRDefault="00F451F3" w:rsidP="00F451F3">
      <w:r>
        <w:t>2.</w:t>
      </w:r>
      <w:r w:rsidRPr="00F451F3">
        <w:t>6 Diagram Rich Picture</w:t>
      </w:r>
    </w:p>
    <w:p w14:paraId="5C525959" w14:textId="77777777" w:rsidR="00F451F3" w:rsidRPr="00F451F3" w:rsidRDefault="00F451F3" w:rsidP="00F451F3">
      <w:proofErr w:type="spellStart"/>
      <w:r w:rsidRPr="00F451F3">
        <w:t>i</w:t>
      </w:r>
      <w:proofErr w:type="spellEnd"/>
      <w:r w:rsidRPr="00F451F3">
        <w:t xml:space="preserve">. </w:t>
      </w:r>
      <w:proofErr w:type="spellStart"/>
      <w:r w:rsidRPr="00F451F3">
        <w:t>Gambarkan</w:t>
      </w:r>
      <w:proofErr w:type="spellEnd"/>
      <w:r w:rsidRPr="00F451F3">
        <w:t xml:space="preserve"> </w:t>
      </w:r>
      <w:proofErr w:type="spellStart"/>
      <w:r w:rsidRPr="00F451F3">
        <w:t>berbagai</w:t>
      </w:r>
      <w:proofErr w:type="spellEnd"/>
      <w:r w:rsidRPr="00F451F3">
        <w:t xml:space="preserve"> </w:t>
      </w:r>
      <w:proofErr w:type="spellStart"/>
      <w:r w:rsidRPr="00F451F3">
        <w:t>aspek</w:t>
      </w:r>
      <w:proofErr w:type="spellEnd"/>
      <w:r w:rsidRPr="00F451F3">
        <w:t xml:space="preserve"> yang </w:t>
      </w:r>
      <w:proofErr w:type="spellStart"/>
      <w:r w:rsidRPr="00F451F3">
        <w:t>dapat</w:t>
      </w:r>
      <w:proofErr w:type="spellEnd"/>
      <w:r w:rsidRPr="00F451F3">
        <w:t xml:space="preserve"> </w:t>
      </w:r>
      <w:proofErr w:type="spellStart"/>
      <w:r w:rsidRPr="00F451F3">
        <w:t>mempengaruhi</w:t>
      </w:r>
      <w:proofErr w:type="spellEnd"/>
      <w:r w:rsidRPr="00F451F3">
        <w:t xml:space="preserve">/ </w:t>
      </w:r>
      <w:proofErr w:type="spellStart"/>
      <w:r w:rsidRPr="00F451F3">
        <w:t>membentuk</w:t>
      </w:r>
      <w:proofErr w:type="spellEnd"/>
      <w:r w:rsidRPr="00F451F3">
        <w:t xml:space="preserve"> </w:t>
      </w:r>
      <w:proofErr w:type="spellStart"/>
      <w:r w:rsidRPr="00F451F3">
        <w:t>masalah</w:t>
      </w:r>
      <w:proofErr w:type="spellEnd"/>
      <w:r w:rsidRPr="00F451F3">
        <w:t xml:space="preserve"> </w:t>
      </w:r>
      <w:proofErr w:type="spellStart"/>
      <w:r w:rsidRPr="00F451F3">
        <w:t>atau</w:t>
      </w:r>
      <w:proofErr w:type="spellEnd"/>
      <w:r w:rsidRPr="00F451F3">
        <w:t xml:space="preserve"> </w:t>
      </w:r>
      <w:proofErr w:type="spellStart"/>
      <w:r w:rsidRPr="00F451F3">
        <w:t>isu</w:t>
      </w:r>
      <w:proofErr w:type="spellEnd"/>
      <w:r w:rsidRPr="00F451F3">
        <w:t xml:space="preserve"> yang </w:t>
      </w:r>
      <w:proofErr w:type="spellStart"/>
      <w:r w:rsidRPr="00F451F3">
        <w:t>dikaji</w:t>
      </w:r>
      <w:proofErr w:type="spellEnd"/>
      <w:r w:rsidRPr="00F451F3">
        <w:t xml:space="preserve"> pada </w:t>
      </w:r>
      <w:proofErr w:type="spellStart"/>
      <w:r w:rsidRPr="00F451F3">
        <w:t>tugas</w:t>
      </w:r>
      <w:proofErr w:type="spellEnd"/>
      <w:r w:rsidRPr="00F451F3">
        <w:t xml:space="preserve"> </w:t>
      </w:r>
      <w:proofErr w:type="spellStart"/>
      <w:r w:rsidRPr="00F451F3">
        <w:t>akhir</w:t>
      </w:r>
      <w:proofErr w:type="spellEnd"/>
      <w:r w:rsidRPr="00F451F3">
        <w:t xml:space="preserve"> </w:t>
      </w:r>
      <w:proofErr w:type="spellStart"/>
      <w:r w:rsidRPr="00F451F3">
        <w:t>tersebut</w:t>
      </w:r>
      <w:proofErr w:type="spellEnd"/>
      <w:r w:rsidRPr="00F451F3">
        <w:t xml:space="preserve"> </w:t>
      </w:r>
      <w:proofErr w:type="spellStart"/>
      <w:r w:rsidRPr="00F451F3">
        <w:t>dengan</w:t>
      </w:r>
      <w:proofErr w:type="spellEnd"/>
      <w:r w:rsidRPr="00F451F3">
        <w:t xml:space="preserve"> </w:t>
      </w:r>
      <w:proofErr w:type="spellStart"/>
      <w:r w:rsidRPr="00F451F3">
        <w:t>menggunakan</w:t>
      </w:r>
      <w:proofErr w:type="spellEnd"/>
      <w:r w:rsidRPr="00F451F3">
        <w:t xml:space="preserve"> rich picture dan </w:t>
      </w:r>
      <w:proofErr w:type="spellStart"/>
      <w:r w:rsidRPr="00F451F3">
        <w:t>beri</w:t>
      </w:r>
      <w:proofErr w:type="spellEnd"/>
      <w:r w:rsidRPr="00F451F3">
        <w:t xml:space="preserve"> </w:t>
      </w:r>
      <w:proofErr w:type="spellStart"/>
      <w:r w:rsidRPr="00F451F3">
        <w:t>narasi</w:t>
      </w:r>
      <w:proofErr w:type="spellEnd"/>
      <w:r w:rsidRPr="00F451F3">
        <w:t xml:space="preserve"> </w:t>
      </w:r>
      <w:proofErr w:type="spellStart"/>
      <w:r w:rsidRPr="00F451F3">
        <w:t>ringkas</w:t>
      </w:r>
      <w:proofErr w:type="spellEnd"/>
      <w:r w:rsidRPr="00F451F3">
        <w:t xml:space="preserve"> rich picture yang </w:t>
      </w:r>
      <w:proofErr w:type="spellStart"/>
      <w:r w:rsidRPr="00F451F3">
        <w:t>dibuat</w:t>
      </w:r>
      <w:proofErr w:type="spellEnd"/>
      <w:r w:rsidRPr="00F451F3">
        <w:t xml:space="preserve"> agar orang lain yang </w:t>
      </w:r>
      <w:proofErr w:type="spellStart"/>
      <w:r w:rsidRPr="00F451F3">
        <w:t>membaca</w:t>
      </w:r>
      <w:proofErr w:type="spellEnd"/>
      <w:r w:rsidRPr="00F451F3">
        <w:t xml:space="preserve"> </w:t>
      </w:r>
      <w:proofErr w:type="spellStart"/>
      <w:r w:rsidRPr="00F451F3">
        <w:t>dapat</w:t>
      </w:r>
      <w:proofErr w:type="spellEnd"/>
      <w:r w:rsidRPr="00F451F3">
        <w:t xml:space="preserve"> </w:t>
      </w:r>
      <w:proofErr w:type="spellStart"/>
      <w:r w:rsidRPr="00F451F3">
        <w:t>memahami</w:t>
      </w:r>
      <w:proofErr w:type="spellEnd"/>
      <w:r w:rsidRPr="00F451F3">
        <w:t xml:space="preserve"> rich picture </w:t>
      </w:r>
      <w:proofErr w:type="spellStart"/>
      <w:r w:rsidRPr="00F451F3">
        <w:t>tersebut</w:t>
      </w:r>
      <w:proofErr w:type="spellEnd"/>
      <w:r w:rsidRPr="00F451F3">
        <w:t>.</w:t>
      </w:r>
    </w:p>
    <w:p w14:paraId="20936BD2" w14:textId="05CF27CB" w:rsidR="00F451F3" w:rsidRDefault="00F451F3" w:rsidP="00FE1C10">
      <w:r w:rsidRPr="00F451F3">
        <w:t xml:space="preserve">ii. </w:t>
      </w:r>
      <w:proofErr w:type="spellStart"/>
      <w:r w:rsidRPr="00F451F3">
        <w:t>Klasifikasikan</w:t>
      </w:r>
      <w:proofErr w:type="spellEnd"/>
      <w:r w:rsidRPr="00F451F3">
        <w:t xml:space="preserve"> </w:t>
      </w:r>
      <w:proofErr w:type="spellStart"/>
      <w:r w:rsidRPr="00F451F3">
        <w:t>berbagai</w:t>
      </w:r>
      <w:proofErr w:type="spellEnd"/>
      <w:r w:rsidRPr="00F451F3">
        <w:t xml:space="preserve"> </w:t>
      </w:r>
      <w:proofErr w:type="spellStart"/>
      <w:r w:rsidRPr="00F451F3">
        <w:t>aspek</w:t>
      </w:r>
      <w:proofErr w:type="spellEnd"/>
      <w:r w:rsidRPr="00F451F3">
        <w:t xml:space="preserve"> </w:t>
      </w:r>
      <w:proofErr w:type="spellStart"/>
      <w:r w:rsidRPr="00F451F3">
        <w:t>dalam</w:t>
      </w:r>
      <w:proofErr w:type="spellEnd"/>
      <w:r w:rsidRPr="00F451F3">
        <w:t xml:space="preserve"> rich picture yang </w:t>
      </w:r>
      <w:proofErr w:type="spellStart"/>
      <w:r w:rsidRPr="00F451F3">
        <w:t>dibuat</w:t>
      </w:r>
      <w:proofErr w:type="spellEnd"/>
      <w:r w:rsidRPr="00F451F3">
        <w:t xml:space="preserve"> pada </w:t>
      </w:r>
      <w:proofErr w:type="spellStart"/>
      <w:r w:rsidRPr="00F451F3">
        <w:t>poin</w:t>
      </w:r>
      <w:proofErr w:type="spellEnd"/>
      <w:r w:rsidRPr="00F451F3">
        <w:t xml:space="preserve"> 5.i di </w:t>
      </w:r>
      <w:proofErr w:type="spellStart"/>
      <w:r w:rsidRPr="00F451F3">
        <w:t>atas</w:t>
      </w:r>
      <w:proofErr w:type="spellEnd"/>
      <w:r w:rsidRPr="00F451F3">
        <w:t xml:space="preserve"> </w:t>
      </w:r>
      <w:proofErr w:type="spellStart"/>
      <w:r w:rsidRPr="00F451F3">
        <w:t>ke</w:t>
      </w:r>
      <w:proofErr w:type="spellEnd"/>
      <w:r w:rsidRPr="00F451F3">
        <w:t xml:space="preserve"> </w:t>
      </w:r>
      <w:proofErr w:type="spellStart"/>
      <w:r w:rsidRPr="00F451F3">
        <w:t>dalam</w:t>
      </w:r>
      <w:proofErr w:type="spellEnd"/>
      <w:r w:rsidRPr="00F451F3">
        <w:t xml:space="preserve"> (a) elements of structure, (b) elements of process, dan (c) relationship between structure and process and between processes.</w:t>
      </w:r>
    </w:p>
    <w:p w14:paraId="4C88B6FF" w14:textId="77777777" w:rsidR="00F451F3" w:rsidRPr="00BA0DB7" w:rsidRDefault="00F451F3" w:rsidP="00FE1C10"/>
    <w:p w14:paraId="1E201EB5" w14:textId="06A79460" w:rsidR="00A96EC9" w:rsidRPr="00BA0DB7" w:rsidRDefault="00A96EC9" w:rsidP="00BA0DB7">
      <w:pPr>
        <w:pStyle w:val="xIsiPaper"/>
      </w:pPr>
      <w:r w:rsidRPr="00BA0DB7">
        <w:t>2.</w:t>
      </w:r>
      <w:r w:rsidR="00F451F3">
        <w:t>7</w:t>
      </w:r>
      <w:r w:rsidRPr="00BA0DB7">
        <w:t xml:space="preserve"> </w:t>
      </w:r>
      <w:proofErr w:type="spellStart"/>
      <w:r w:rsidR="008169B7">
        <w:t>Pendekatan</w:t>
      </w:r>
      <w:proofErr w:type="spellEnd"/>
      <w:r w:rsidR="008169B7">
        <w:t xml:space="preserve"> yang </w:t>
      </w:r>
      <w:proofErr w:type="spellStart"/>
      <w:r w:rsidR="008169B7">
        <w:t>Digunakan</w:t>
      </w:r>
      <w:proofErr w:type="spellEnd"/>
    </w:p>
    <w:p w14:paraId="68304D9C" w14:textId="34CCEDA8" w:rsidR="00A96EC9" w:rsidRPr="00BA0DB7" w:rsidRDefault="00A96EC9" w:rsidP="00BA0DB7">
      <w:pPr>
        <w:pStyle w:val="xIsiPaper"/>
      </w:pPr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7C0D4065" w14:textId="77777777" w:rsidR="00A96EC9" w:rsidRPr="00BA0DB7" w:rsidRDefault="00A96EC9" w:rsidP="00BA0DB7">
      <w:pPr>
        <w:pStyle w:val="xIsiPaper"/>
      </w:pPr>
    </w:p>
    <w:p w14:paraId="5146D254" w14:textId="55CA8EDA" w:rsidR="00A96EC9" w:rsidRPr="00BA0DB7" w:rsidRDefault="00A96EC9" w:rsidP="00BA0DB7">
      <w:pPr>
        <w:pStyle w:val="xIsiPaper"/>
      </w:pPr>
      <w:r w:rsidRPr="00BA0DB7">
        <w:t>2.</w:t>
      </w:r>
      <w:r w:rsidR="00F451F3">
        <w:t>8</w:t>
      </w:r>
      <w:r w:rsidRPr="00BA0DB7">
        <w:t xml:space="preserve"> </w:t>
      </w:r>
      <w:proofErr w:type="spellStart"/>
      <w:r w:rsidR="008169B7">
        <w:t>Uraian</w:t>
      </w:r>
      <w:proofErr w:type="spellEnd"/>
      <w:r w:rsidR="008169B7">
        <w:t xml:space="preserve"> </w:t>
      </w:r>
      <w:proofErr w:type="spellStart"/>
      <w:r w:rsidR="008169B7">
        <w:t>Sistem</w:t>
      </w:r>
      <w:proofErr w:type="spellEnd"/>
      <w:r w:rsidR="008169B7">
        <w:t xml:space="preserve"> </w:t>
      </w:r>
      <w:proofErr w:type="spellStart"/>
      <w:r w:rsidR="008169B7">
        <w:t>Relevan</w:t>
      </w:r>
      <w:proofErr w:type="spellEnd"/>
    </w:p>
    <w:p w14:paraId="44BDE322" w14:textId="77777777" w:rsidR="00A96EC9" w:rsidRPr="00BA0DB7" w:rsidRDefault="00A96EC9" w:rsidP="00BA0DB7">
      <w:pPr>
        <w:pStyle w:val="xIsiPaper"/>
      </w:pPr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27BACFAD" w14:textId="77777777" w:rsidR="00A96EC9" w:rsidRPr="00BA0DB7" w:rsidRDefault="00A96EC9" w:rsidP="00BA0DB7">
      <w:pPr>
        <w:pStyle w:val="xIsiPaper"/>
      </w:pPr>
    </w:p>
    <w:p w14:paraId="08D123F9" w14:textId="77777777" w:rsidR="00A96EC9" w:rsidRPr="00BA0DB7" w:rsidRDefault="00A96EC9" w:rsidP="00A96EC9"/>
    <w:p w14:paraId="7E76B143" w14:textId="0620BC5B" w:rsidR="00A96EC9" w:rsidRPr="00BA0DB7" w:rsidRDefault="00A96EC9" w:rsidP="00BA0DB7">
      <w:pPr>
        <w:pStyle w:val="xJudulBab"/>
      </w:pPr>
      <w:r w:rsidRPr="00BA0DB7">
        <w:t xml:space="preserve">3 </w:t>
      </w:r>
      <w:proofErr w:type="spellStart"/>
      <w:r w:rsidR="008169B7" w:rsidRPr="008169B7">
        <w:t>Elemen-elemen</w:t>
      </w:r>
      <w:proofErr w:type="spellEnd"/>
      <w:r w:rsidR="008169B7" w:rsidRPr="008169B7">
        <w:t xml:space="preserve"> </w:t>
      </w:r>
      <w:proofErr w:type="spellStart"/>
      <w:r w:rsidR="008169B7" w:rsidRPr="008169B7">
        <w:t>Sistem</w:t>
      </w:r>
      <w:proofErr w:type="spellEnd"/>
      <w:r w:rsidR="008169B7" w:rsidRPr="008169B7">
        <w:t xml:space="preserve"> </w:t>
      </w:r>
      <w:proofErr w:type="spellStart"/>
      <w:r w:rsidR="008169B7" w:rsidRPr="008169B7">
        <w:t>Relevan</w:t>
      </w:r>
      <w:proofErr w:type="spellEnd"/>
    </w:p>
    <w:p w14:paraId="2A7B6136" w14:textId="7CF85517" w:rsidR="00A96EC9" w:rsidRPr="00BA0DB7" w:rsidRDefault="00A96EC9" w:rsidP="00BA0DB7">
      <w:pPr>
        <w:pStyle w:val="xIsiPaper"/>
      </w:pPr>
      <w:r w:rsidRPr="00BA0DB7">
        <w:t xml:space="preserve">3.1 </w:t>
      </w:r>
      <w:r w:rsidR="008169B7">
        <w:t>Control Input</w:t>
      </w:r>
    </w:p>
    <w:p w14:paraId="25A73143" w14:textId="7B0B7DB4" w:rsidR="00A96EC9" w:rsidRPr="00BA0DB7" w:rsidRDefault="00A96EC9" w:rsidP="00BA0DB7">
      <w:pPr>
        <w:pStyle w:val="xIsiPaper"/>
      </w:pPr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27AAABEA" w14:textId="77777777" w:rsidR="00A96EC9" w:rsidRPr="00BA0DB7" w:rsidRDefault="00A96EC9" w:rsidP="00BA0DB7">
      <w:pPr>
        <w:pStyle w:val="xIsiPaper"/>
      </w:pPr>
    </w:p>
    <w:p w14:paraId="5A4D107C" w14:textId="4BDD47B2" w:rsidR="00A96EC9" w:rsidRPr="00BA0DB7" w:rsidRDefault="00A96EC9" w:rsidP="00BA0DB7">
      <w:pPr>
        <w:pStyle w:val="xIsiPaper"/>
      </w:pPr>
      <w:r w:rsidRPr="00BA0DB7">
        <w:t xml:space="preserve">3.2 </w:t>
      </w:r>
      <w:r w:rsidR="008169B7">
        <w:t>Uncontrollable Input</w:t>
      </w:r>
    </w:p>
    <w:p w14:paraId="75AAEA56" w14:textId="77777777" w:rsidR="00A96EC9" w:rsidRPr="00BA0DB7" w:rsidRDefault="00A96EC9" w:rsidP="00601C42"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2C91EFD8" w14:textId="77777777" w:rsidR="00A96EC9" w:rsidRPr="00BA0DB7" w:rsidRDefault="00A96EC9" w:rsidP="00BA0DB7">
      <w:pPr>
        <w:pStyle w:val="xIsiPaper"/>
      </w:pPr>
    </w:p>
    <w:p w14:paraId="597E43E8" w14:textId="4C199CE6" w:rsidR="00A96EC9" w:rsidRPr="00BA0DB7" w:rsidRDefault="00A96EC9" w:rsidP="00BA0DB7">
      <w:pPr>
        <w:pStyle w:val="xIsiPaper"/>
      </w:pPr>
      <w:r w:rsidRPr="00BA0DB7">
        <w:t xml:space="preserve">3.3 </w:t>
      </w:r>
      <w:r w:rsidR="008169B7">
        <w:t>System Variable</w:t>
      </w:r>
    </w:p>
    <w:p w14:paraId="4BBBD122" w14:textId="77777777" w:rsidR="00A96EC9" w:rsidRPr="00BA0DB7" w:rsidRDefault="00A96EC9" w:rsidP="00BA0DB7">
      <w:pPr>
        <w:pStyle w:val="xIsiPaper"/>
      </w:pPr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3FEB94E4" w14:textId="77777777" w:rsidR="00A96EC9" w:rsidRPr="00BA0DB7" w:rsidRDefault="00A96EC9" w:rsidP="00BA0DB7">
      <w:pPr>
        <w:pStyle w:val="xIsiPaper"/>
      </w:pPr>
    </w:p>
    <w:p w14:paraId="5BFFF378" w14:textId="6859FEAE" w:rsidR="00A96EC9" w:rsidRPr="00BA0DB7" w:rsidRDefault="00A96EC9" w:rsidP="00BA0DB7">
      <w:pPr>
        <w:pStyle w:val="xIsiPaper"/>
      </w:pPr>
      <w:r w:rsidRPr="00BA0DB7">
        <w:lastRenderedPageBreak/>
        <w:t xml:space="preserve">3.4 </w:t>
      </w:r>
      <w:r w:rsidR="008169B7">
        <w:t>Output</w:t>
      </w:r>
    </w:p>
    <w:p w14:paraId="6AF16B7B" w14:textId="77777777" w:rsidR="00A96EC9" w:rsidRPr="00BA0DB7" w:rsidRDefault="00A96EC9" w:rsidP="00BA0DB7">
      <w:pPr>
        <w:pStyle w:val="xIsiPaper"/>
      </w:pPr>
      <w:r w:rsidRPr="00BA0DB7">
        <w:t xml:space="preserve">Lorem ipsum </w:t>
      </w:r>
      <w:proofErr w:type="spellStart"/>
      <w:r w:rsidRPr="00BA0DB7">
        <w:t>dolor</w:t>
      </w:r>
      <w:proofErr w:type="spellEnd"/>
      <w:r w:rsidRPr="00BA0DB7">
        <w:t xml:space="preserve"> sit </w:t>
      </w:r>
      <w:proofErr w:type="spellStart"/>
      <w:r w:rsidRPr="00BA0DB7">
        <w:t>amet</w:t>
      </w:r>
      <w:proofErr w:type="spellEnd"/>
      <w:r w:rsidRPr="00BA0DB7">
        <w:t xml:space="preserve">, </w:t>
      </w:r>
      <w:proofErr w:type="spellStart"/>
      <w:r w:rsidRPr="00BA0DB7">
        <w:t>consectetuer</w:t>
      </w:r>
      <w:proofErr w:type="spellEnd"/>
      <w:r w:rsidRPr="00BA0DB7">
        <w:t xml:space="preserve"> </w:t>
      </w:r>
      <w:proofErr w:type="spellStart"/>
      <w:r w:rsidRPr="00BA0DB7">
        <w:t>adipiscing</w:t>
      </w:r>
      <w:proofErr w:type="spellEnd"/>
      <w:r w:rsidRPr="00BA0DB7">
        <w:t xml:space="preserve"> </w:t>
      </w:r>
      <w:proofErr w:type="spellStart"/>
      <w:r w:rsidRPr="00BA0DB7">
        <w:t>elit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commodo</w:t>
      </w:r>
      <w:proofErr w:type="spellEnd"/>
      <w:r w:rsidRPr="00BA0DB7">
        <w:t xml:space="preserve"> ligula </w:t>
      </w:r>
      <w:proofErr w:type="spellStart"/>
      <w:r w:rsidRPr="00BA0DB7">
        <w:t>eget</w:t>
      </w:r>
      <w:proofErr w:type="spellEnd"/>
      <w:r w:rsidRPr="00BA0DB7">
        <w:t xml:space="preserve"> </w:t>
      </w:r>
      <w:proofErr w:type="spellStart"/>
      <w:r w:rsidRPr="00BA0DB7">
        <w:t>dolor</w:t>
      </w:r>
      <w:proofErr w:type="spellEnd"/>
      <w:r w:rsidRPr="00BA0DB7">
        <w:t xml:space="preserve">. </w:t>
      </w:r>
      <w:proofErr w:type="spellStart"/>
      <w:r w:rsidRPr="00BA0DB7">
        <w:t>Aenean</w:t>
      </w:r>
      <w:proofErr w:type="spellEnd"/>
      <w:r w:rsidRPr="00BA0DB7">
        <w:t xml:space="preserve"> </w:t>
      </w:r>
      <w:proofErr w:type="spellStart"/>
      <w:r w:rsidRPr="00BA0DB7">
        <w:t>massa</w:t>
      </w:r>
      <w:proofErr w:type="spellEnd"/>
      <w:r w:rsidRPr="00BA0DB7">
        <w:t xml:space="preserve">. </w:t>
      </w:r>
    </w:p>
    <w:p w14:paraId="608F973A" w14:textId="5F8C500C" w:rsidR="00A96EC9" w:rsidRDefault="00A96EC9" w:rsidP="00A96EC9"/>
    <w:p w14:paraId="457B256E" w14:textId="4A742884" w:rsidR="008169B7" w:rsidRPr="008169B7" w:rsidRDefault="008169B7" w:rsidP="008169B7">
      <w:pPr>
        <w:pStyle w:val="xJudulTabel"/>
      </w:pPr>
      <w:r w:rsidRPr="008169B7">
        <w:t xml:space="preserve">Table </w:t>
      </w:r>
      <w:r w:rsidRPr="008169B7">
        <w:fldChar w:fldCharType="begin"/>
      </w:r>
      <w:r w:rsidRPr="008169B7">
        <w:instrText xml:space="preserve"> SEQ Table \* ARABIC </w:instrText>
      </w:r>
      <w:r w:rsidRPr="008169B7">
        <w:fldChar w:fldCharType="separate"/>
      </w:r>
      <w:r w:rsidRPr="008169B7">
        <w:t>1</w:t>
      </w:r>
      <w:r w:rsidRPr="008169B7">
        <w:fldChar w:fldCharType="end"/>
      </w:r>
      <w:r>
        <w:t xml:space="preserve"> Daftar </w:t>
      </w:r>
      <w:proofErr w:type="spellStart"/>
      <w:r>
        <w:t>Eleme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Relevan</w:t>
      </w:r>
      <w:proofErr w:type="spellEnd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50"/>
        <w:gridCol w:w="4146"/>
        <w:gridCol w:w="1929"/>
      </w:tblGrid>
      <w:tr w:rsidR="008169B7" w14:paraId="12089EB7" w14:textId="77777777" w:rsidTr="00443413">
        <w:trPr>
          <w:jc w:val="center"/>
        </w:trPr>
        <w:tc>
          <w:tcPr>
            <w:tcW w:w="0" w:type="auto"/>
          </w:tcPr>
          <w:p w14:paraId="2057C441" w14:textId="31C67425" w:rsidR="008169B7" w:rsidRPr="008169B7" w:rsidRDefault="008169B7" w:rsidP="008169B7">
            <w:pPr>
              <w:pStyle w:val="xTabel"/>
            </w:pPr>
            <w:proofErr w:type="spellStart"/>
            <w:r>
              <w:t>Jenis</w:t>
            </w:r>
            <w:proofErr w:type="spellEnd"/>
            <w:r>
              <w:t xml:space="preserve"> </w:t>
            </w:r>
            <w:proofErr w:type="spellStart"/>
            <w:r>
              <w:t>E</w:t>
            </w:r>
            <w:r w:rsidRPr="008169B7">
              <w:t>lemen</w:t>
            </w:r>
            <w:proofErr w:type="spellEnd"/>
          </w:p>
        </w:tc>
        <w:tc>
          <w:tcPr>
            <w:tcW w:w="0" w:type="auto"/>
          </w:tcPr>
          <w:p w14:paraId="6210BC8A" w14:textId="07AA2354" w:rsidR="008169B7" w:rsidRPr="008169B7" w:rsidRDefault="008169B7" w:rsidP="008169B7">
            <w:pPr>
              <w:pStyle w:val="xTabel"/>
            </w:pPr>
            <w:proofErr w:type="spellStart"/>
            <w:r>
              <w:t>Simbol</w:t>
            </w:r>
            <w:proofErr w:type="spellEnd"/>
          </w:p>
        </w:tc>
        <w:tc>
          <w:tcPr>
            <w:tcW w:w="0" w:type="auto"/>
          </w:tcPr>
          <w:p w14:paraId="371DEC8D" w14:textId="23328732" w:rsidR="008169B7" w:rsidRPr="008169B7" w:rsidRDefault="008169B7" w:rsidP="008169B7">
            <w:pPr>
              <w:pStyle w:val="xTabel"/>
            </w:pPr>
            <w:proofErr w:type="spellStart"/>
            <w:r>
              <w:t>Elemen</w:t>
            </w:r>
            <w:proofErr w:type="spellEnd"/>
            <w:r>
              <w:t xml:space="preserve"> </w:t>
            </w:r>
            <w:proofErr w:type="spellStart"/>
            <w:r>
              <w:t>dari</w:t>
            </w:r>
            <w:proofErr w:type="spellEnd"/>
            <w:r>
              <w:t xml:space="preserve"> </w:t>
            </w:r>
            <w:proofErr w:type="spellStart"/>
            <w:r>
              <w:t>Sis</w:t>
            </w:r>
            <w:r w:rsidRPr="008169B7">
              <w:t>tem</w:t>
            </w:r>
            <w:proofErr w:type="spellEnd"/>
          </w:p>
        </w:tc>
      </w:tr>
      <w:tr w:rsidR="008169B7" w14:paraId="5AE7C7D6" w14:textId="77777777" w:rsidTr="00443413">
        <w:trPr>
          <w:jc w:val="center"/>
        </w:trPr>
        <w:tc>
          <w:tcPr>
            <w:tcW w:w="0" w:type="auto"/>
          </w:tcPr>
          <w:p w14:paraId="181F1137" w14:textId="77777777" w:rsidR="008169B7" w:rsidRPr="008169B7" w:rsidRDefault="008169B7" w:rsidP="008169B7">
            <w:pPr>
              <w:pStyle w:val="xTabel"/>
            </w:pPr>
            <w:r w:rsidRPr="008169B7">
              <w:t>Control input:</w:t>
            </w:r>
          </w:p>
          <w:p w14:paraId="6FBD7C83" w14:textId="7AE42007" w:rsidR="008169B7" w:rsidRPr="008169B7" w:rsidRDefault="008169B7" w:rsidP="008169B7">
            <w:pPr>
              <w:pStyle w:val="xTabel"/>
            </w:pPr>
            <w:r w:rsidRPr="008169B7">
              <w:t>decision, decision rue</w:t>
            </w:r>
          </w:p>
        </w:tc>
        <w:tc>
          <w:tcPr>
            <w:tcW w:w="0" w:type="auto"/>
          </w:tcPr>
          <w:p w14:paraId="11CADBDF" w14:textId="77777777" w:rsidR="008169B7" w:rsidRDefault="008169B7" w:rsidP="008169B7">
            <w:pPr>
              <w:pStyle w:val="xTabel"/>
            </w:pPr>
            <w:r w:rsidRPr="008169B7">
              <w:rPr>
                <w:noProof/>
              </w:rPr>
              <w:drawing>
                <wp:inline distT="0" distB="0" distL="0" distR="0" wp14:anchorId="04848745" wp14:editId="6B462799">
                  <wp:extent cx="1895475" cy="990600"/>
                  <wp:effectExtent l="0" t="0" r="9525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5475" cy="99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35EA9F8" w14:textId="0FCBA021" w:rsidR="008169B7" w:rsidRPr="008169B7" w:rsidRDefault="008169B7" w:rsidP="008169B7">
            <w:pPr>
              <w:pStyle w:val="xTabel"/>
            </w:pPr>
          </w:p>
        </w:tc>
        <w:tc>
          <w:tcPr>
            <w:tcW w:w="0" w:type="auto"/>
          </w:tcPr>
          <w:p w14:paraId="631A30F0" w14:textId="77777777" w:rsidR="008169B7" w:rsidRDefault="008169B7" w:rsidP="008169B7">
            <w:pPr>
              <w:pStyle w:val="xTabel"/>
            </w:pPr>
            <w:r>
              <w:t>1.</w:t>
            </w:r>
          </w:p>
          <w:p w14:paraId="51E0FC88" w14:textId="77777777" w:rsidR="008169B7" w:rsidRDefault="008169B7" w:rsidP="008169B7">
            <w:pPr>
              <w:pStyle w:val="xTabel"/>
            </w:pPr>
            <w:r>
              <w:t>2.</w:t>
            </w:r>
          </w:p>
          <w:p w14:paraId="51F0B441" w14:textId="77777777" w:rsidR="008169B7" w:rsidRDefault="008169B7" w:rsidP="008169B7">
            <w:pPr>
              <w:pStyle w:val="xTabel"/>
            </w:pPr>
            <w:r>
              <w:t>3.</w:t>
            </w:r>
          </w:p>
          <w:p w14:paraId="48701689" w14:textId="77777777" w:rsidR="008169B7" w:rsidRDefault="008169B7" w:rsidP="008169B7">
            <w:pPr>
              <w:pStyle w:val="xTabel"/>
            </w:pPr>
            <w:r>
              <w:t>4.</w:t>
            </w:r>
          </w:p>
          <w:p w14:paraId="71AB7D03" w14:textId="763CE615" w:rsidR="008169B7" w:rsidRPr="008169B7" w:rsidRDefault="008169B7" w:rsidP="008169B7">
            <w:pPr>
              <w:pStyle w:val="xTabel"/>
            </w:pPr>
            <w:r>
              <w:t>5.</w:t>
            </w:r>
          </w:p>
        </w:tc>
      </w:tr>
      <w:tr w:rsidR="008169B7" w14:paraId="4D344999" w14:textId="77777777" w:rsidTr="00443413">
        <w:trPr>
          <w:jc w:val="center"/>
        </w:trPr>
        <w:tc>
          <w:tcPr>
            <w:tcW w:w="0" w:type="auto"/>
          </w:tcPr>
          <w:p w14:paraId="11751EB7" w14:textId="77777777" w:rsidR="008169B7" w:rsidRPr="008169B7" w:rsidRDefault="008169B7" w:rsidP="008169B7">
            <w:pPr>
              <w:pStyle w:val="xTabel"/>
            </w:pPr>
            <w:r w:rsidRPr="008169B7">
              <w:t>Uncontrollable input</w:t>
            </w:r>
          </w:p>
          <w:p w14:paraId="08EA3E61" w14:textId="55280AC0" w:rsidR="008169B7" w:rsidRPr="008169B7" w:rsidRDefault="008169B7" w:rsidP="008169B7">
            <w:pPr>
              <w:pStyle w:val="xTabel"/>
            </w:pPr>
            <w:r w:rsidRPr="008169B7">
              <w:t>data, constraints, etc.</w:t>
            </w:r>
          </w:p>
        </w:tc>
        <w:tc>
          <w:tcPr>
            <w:tcW w:w="0" w:type="auto"/>
          </w:tcPr>
          <w:p w14:paraId="74D91F9D" w14:textId="77777777" w:rsidR="008169B7" w:rsidRDefault="008169B7" w:rsidP="008169B7">
            <w:pPr>
              <w:pStyle w:val="xTabel"/>
            </w:pPr>
          </w:p>
          <w:p w14:paraId="0C8DF142" w14:textId="032EBC16" w:rsidR="008169B7" w:rsidRDefault="008169B7" w:rsidP="008169B7">
            <w:pPr>
              <w:pStyle w:val="xTabel"/>
            </w:pPr>
            <w:r w:rsidRPr="008169B7">
              <w:rPr>
                <w:noProof/>
              </w:rPr>
              <w:drawing>
                <wp:inline distT="0" distB="0" distL="0" distR="0" wp14:anchorId="32F2446D" wp14:editId="1337D86D">
                  <wp:extent cx="1666875" cy="1200150"/>
                  <wp:effectExtent l="0" t="0" r="952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66875" cy="12001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67B65A" w14:textId="489EBB8D" w:rsidR="008169B7" w:rsidRPr="008169B7" w:rsidRDefault="008169B7" w:rsidP="008169B7">
            <w:pPr>
              <w:pStyle w:val="xTabel"/>
            </w:pPr>
          </w:p>
        </w:tc>
        <w:tc>
          <w:tcPr>
            <w:tcW w:w="0" w:type="auto"/>
          </w:tcPr>
          <w:p w14:paraId="11B4B580" w14:textId="77777777" w:rsidR="008169B7" w:rsidRDefault="008169B7" w:rsidP="008169B7">
            <w:pPr>
              <w:pStyle w:val="xTabel"/>
            </w:pPr>
            <w:r>
              <w:t>1.</w:t>
            </w:r>
          </w:p>
          <w:p w14:paraId="5CA3B495" w14:textId="77777777" w:rsidR="008169B7" w:rsidRDefault="008169B7" w:rsidP="008169B7">
            <w:pPr>
              <w:pStyle w:val="xTabel"/>
            </w:pPr>
            <w:r>
              <w:t>2.</w:t>
            </w:r>
          </w:p>
          <w:p w14:paraId="0F53A41B" w14:textId="77777777" w:rsidR="008169B7" w:rsidRDefault="008169B7" w:rsidP="008169B7">
            <w:pPr>
              <w:pStyle w:val="xTabel"/>
            </w:pPr>
            <w:r>
              <w:t>3.</w:t>
            </w:r>
          </w:p>
          <w:p w14:paraId="16CB4979" w14:textId="77777777" w:rsidR="008169B7" w:rsidRDefault="008169B7" w:rsidP="008169B7">
            <w:pPr>
              <w:pStyle w:val="xTabel"/>
            </w:pPr>
            <w:r>
              <w:t>4.</w:t>
            </w:r>
          </w:p>
          <w:p w14:paraId="2ECB6D7E" w14:textId="0FCE5A23" w:rsidR="008169B7" w:rsidRPr="008169B7" w:rsidRDefault="008169B7" w:rsidP="008169B7">
            <w:pPr>
              <w:pStyle w:val="xTabel"/>
            </w:pPr>
            <w:r>
              <w:t>5.</w:t>
            </w:r>
          </w:p>
        </w:tc>
      </w:tr>
      <w:tr w:rsidR="008169B7" w14:paraId="01DCE2B6" w14:textId="77777777" w:rsidTr="00443413">
        <w:trPr>
          <w:jc w:val="center"/>
        </w:trPr>
        <w:tc>
          <w:tcPr>
            <w:tcW w:w="0" w:type="auto"/>
          </w:tcPr>
          <w:p w14:paraId="0C1338A5" w14:textId="77777777" w:rsidR="008169B7" w:rsidRPr="008169B7" w:rsidRDefault="008169B7" w:rsidP="008169B7">
            <w:pPr>
              <w:pStyle w:val="xTabel"/>
            </w:pPr>
            <w:r w:rsidRPr="008169B7">
              <w:t>Systems variable:</w:t>
            </w:r>
          </w:p>
          <w:p w14:paraId="5870C8DD" w14:textId="77777777" w:rsidR="008169B7" w:rsidRPr="008169B7" w:rsidRDefault="008169B7" w:rsidP="008169B7">
            <w:pPr>
              <w:pStyle w:val="xTabel"/>
            </w:pPr>
            <w:r w:rsidRPr="008169B7">
              <w:t>component attribute,</w:t>
            </w:r>
          </w:p>
          <w:p w14:paraId="69F84FB7" w14:textId="79D6A597" w:rsidR="008169B7" w:rsidRPr="008169B7" w:rsidRDefault="008169B7" w:rsidP="008169B7">
            <w:pPr>
              <w:pStyle w:val="xTabel"/>
            </w:pPr>
            <w:r w:rsidRPr="008169B7">
              <w:t>state variable value</w:t>
            </w:r>
          </w:p>
        </w:tc>
        <w:tc>
          <w:tcPr>
            <w:tcW w:w="0" w:type="auto"/>
          </w:tcPr>
          <w:p w14:paraId="76171737" w14:textId="2C7340BB" w:rsidR="008169B7" w:rsidRPr="008169B7" w:rsidRDefault="008169B7" w:rsidP="008169B7">
            <w:pPr>
              <w:pStyle w:val="xTabel"/>
            </w:pPr>
            <w:r w:rsidRPr="008169B7">
              <w:rPr>
                <w:noProof/>
              </w:rPr>
              <w:drawing>
                <wp:inline distT="0" distB="0" distL="0" distR="0" wp14:anchorId="5C870DF0" wp14:editId="442E9F62">
                  <wp:extent cx="1447800" cy="1323975"/>
                  <wp:effectExtent l="0" t="0" r="0" b="952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800" cy="1323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0C277709" w14:textId="77777777" w:rsidR="008169B7" w:rsidRDefault="008169B7" w:rsidP="008169B7">
            <w:pPr>
              <w:pStyle w:val="xTabel"/>
            </w:pPr>
            <w:r>
              <w:t>1.</w:t>
            </w:r>
          </w:p>
          <w:p w14:paraId="610E4EB7" w14:textId="77777777" w:rsidR="008169B7" w:rsidRDefault="008169B7" w:rsidP="008169B7">
            <w:pPr>
              <w:pStyle w:val="xTabel"/>
            </w:pPr>
            <w:r>
              <w:t>2.</w:t>
            </w:r>
          </w:p>
          <w:p w14:paraId="7CEEA705" w14:textId="77777777" w:rsidR="008169B7" w:rsidRDefault="008169B7" w:rsidP="008169B7">
            <w:pPr>
              <w:pStyle w:val="xTabel"/>
            </w:pPr>
            <w:r>
              <w:t>3.</w:t>
            </w:r>
          </w:p>
          <w:p w14:paraId="6A8A78F4" w14:textId="77777777" w:rsidR="008169B7" w:rsidRDefault="008169B7" w:rsidP="008169B7">
            <w:pPr>
              <w:pStyle w:val="xTabel"/>
            </w:pPr>
            <w:r>
              <w:t>4.</w:t>
            </w:r>
          </w:p>
          <w:p w14:paraId="6EE27CDB" w14:textId="5D4F1882" w:rsidR="008169B7" w:rsidRPr="008169B7" w:rsidRDefault="008169B7" w:rsidP="008169B7">
            <w:pPr>
              <w:pStyle w:val="xTabel"/>
            </w:pPr>
            <w:r>
              <w:t>5.</w:t>
            </w:r>
          </w:p>
        </w:tc>
      </w:tr>
      <w:tr w:rsidR="008169B7" w14:paraId="20F51EC1" w14:textId="77777777" w:rsidTr="00443413">
        <w:trPr>
          <w:jc w:val="center"/>
        </w:trPr>
        <w:tc>
          <w:tcPr>
            <w:tcW w:w="0" w:type="auto"/>
          </w:tcPr>
          <w:p w14:paraId="11F20B0E" w14:textId="2B146EAF" w:rsidR="008169B7" w:rsidRPr="008169B7" w:rsidRDefault="008169B7" w:rsidP="008169B7">
            <w:pPr>
              <w:pStyle w:val="xTabel"/>
            </w:pPr>
            <w:r w:rsidRPr="008169B7">
              <w:t>Output</w:t>
            </w:r>
          </w:p>
        </w:tc>
        <w:tc>
          <w:tcPr>
            <w:tcW w:w="0" w:type="auto"/>
          </w:tcPr>
          <w:p w14:paraId="0D9ECEA4" w14:textId="085718DB" w:rsidR="008169B7" w:rsidRPr="008169B7" w:rsidRDefault="008169B7" w:rsidP="008169B7">
            <w:pPr>
              <w:pStyle w:val="xTabel"/>
            </w:pPr>
            <w:r w:rsidRPr="008169B7">
              <w:rPr>
                <w:noProof/>
              </w:rPr>
              <w:drawing>
                <wp:inline distT="0" distB="0" distL="0" distR="0" wp14:anchorId="10612F23" wp14:editId="7B5A1BEE">
                  <wp:extent cx="2486025" cy="1152525"/>
                  <wp:effectExtent l="0" t="0" r="9525" b="952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86025" cy="11525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BAD7B9D" w14:textId="77777777" w:rsidR="008169B7" w:rsidRDefault="008169B7" w:rsidP="008169B7">
            <w:pPr>
              <w:pStyle w:val="xTabel"/>
            </w:pPr>
            <w:r>
              <w:t>1.</w:t>
            </w:r>
          </w:p>
          <w:p w14:paraId="496C289A" w14:textId="77777777" w:rsidR="008169B7" w:rsidRDefault="008169B7" w:rsidP="008169B7">
            <w:pPr>
              <w:pStyle w:val="xTabel"/>
            </w:pPr>
            <w:r>
              <w:t>2.</w:t>
            </w:r>
          </w:p>
          <w:p w14:paraId="555E6B71" w14:textId="77777777" w:rsidR="008169B7" w:rsidRDefault="008169B7" w:rsidP="008169B7">
            <w:pPr>
              <w:pStyle w:val="xTabel"/>
            </w:pPr>
            <w:r>
              <w:t>3.</w:t>
            </w:r>
          </w:p>
          <w:p w14:paraId="224CC38A" w14:textId="77777777" w:rsidR="008169B7" w:rsidRDefault="008169B7" w:rsidP="008169B7">
            <w:pPr>
              <w:pStyle w:val="xTabel"/>
            </w:pPr>
            <w:r>
              <w:t>4.</w:t>
            </w:r>
          </w:p>
          <w:p w14:paraId="206A16B0" w14:textId="75F657C7" w:rsidR="008169B7" w:rsidRPr="008169B7" w:rsidRDefault="008169B7" w:rsidP="008169B7">
            <w:pPr>
              <w:pStyle w:val="xTabel"/>
            </w:pPr>
            <w:r>
              <w:t>5.</w:t>
            </w:r>
          </w:p>
        </w:tc>
      </w:tr>
    </w:tbl>
    <w:p w14:paraId="598459F0" w14:textId="77777777" w:rsidR="008169B7" w:rsidRDefault="008169B7" w:rsidP="00A96EC9"/>
    <w:p w14:paraId="67E0A153" w14:textId="77777777" w:rsidR="008169B7" w:rsidRPr="00BA0DB7" w:rsidRDefault="008169B7" w:rsidP="00A96EC9"/>
    <w:p w14:paraId="052C3AC8" w14:textId="7E108520" w:rsidR="00A96EC9" w:rsidRPr="00BA0DB7" w:rsidRDefault="00A96EC9" w:rsidP="00BA0DB7">
      <w:pPr>
        <w:pStyle w:val="xJudulBab"/>
      </w:pPr>
      <w:r w:rsidRPr="00BA0DB7">
        <w:t xml:space="preserve">4 </w:t>
      </w:r>
      <w:r w:rsidR="008169B7">
        <w:t>Influence Diagram</w:t>
      </w:r>
    </w:p>
    <w:p w14:paraId="0A7545E2" w14:textId="77777777" w:rsidR="008169B7" w:rsidRPr="00BA0DB7" w:rsidRDefault="008169B7" w:rsidP="008169B7">
      <w:pPr>
        <w:pStyle w:val="xGambar"/>
      </w:pPr>
      <w:r w:rsidRPr="008169B7">
        <w:rPr>
          <w:noProof/>
        </w:rPr>
        <w:drawing>
          <wp:inline distT="0" distB="0" distL="0" distR="0" wp14:anchorId="2997D970" wp14:editId="417D7714">
            <wp:extent cx="3657600" cy="1917700"/>
            <wp:effectExtent l="12700" t="12700" r="12700" b="1270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 color logo (1200 x 630)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19177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8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5006A294" w14:textId="678BE1D8" w:rsidR="008169B7" w:rsidRPr="00BA0DB7" w:rsidRDefault="008169B7" w:rsidP="008169B7">
      <w:pPr>
        <w:pStyle w:val="xJudulGambar"/>
      </w:pPr>
      <w:r w:rsidRPr="00BB24F7">
        <w:lastRenderedPageBreak/>
        <w:t xml:space="preserve">Figure </w:t>
      </w:r>
      <w:r w:rsidRPr="00BA0DB7">
        <w:fldChar w:fldCharType="begin"/>
      </w:r>
      <w:r w:rsidRPr="00BB24F7">
        <w:instrText xml:space="preserve"> SEQ Figure \* ARABIC </w:instrText>
      </w:r>
      <w:r w:rsidRPr="00BA0DB7">
        <w:fldChar w:fldCharType="separate"/>
      </w:r>
      <w:r w:rsidRPr="00BA0DB7">
        <w:t>1</w:t>
      </w:r>
      <w:r w:rsidRPr="00BA0DB7">
        <w:fldChar w:fldCharType="end"/>
      </w:r>
      <w:r>
        <w:t xml:space="preserve"> Influence Diagram</w:t>
      </w:r>
    </w:p>
    <w:p w14:paraId="639C93E5" w14:textId="0AB318FF" w:rsidR="00B01E9D" w:rsidRPr="00BA0DB7" w:rsidRDefault="00B01E9D" w:rsidP="008169B7">
      <w:pPr>
        <w:pStyle w:val="xIsiPaper"/>
      </w:pPr>
    </w:p>
    <w:p w14:paraId="36326D40" w14:textId="77777777" w:rsidR="00A96EC9" w:rsidRPr="00BA0DB7" w:rsidRDefault="00A96EC9" w:rsidP="00A96EC9"/>
    <w:p w14:paraId="429CE6C3" w14:textId="174761CE" w:rsidR="00A96EC9" w:rsidRPr="00BA0DB7" w:rsidRDefault="00A96EC9" w:rsidP="00BA0DB7">
      <w:pPr>
        <w:pStyle w:val="xJudulBab"/>
      </w:pPr>
      <w:r w:rsidRPr="00BA0DB7">
        <w:t xml:space="preserve">5 </w:t>
      </w:r>
      <w:r w:rsidR="008169B7">
        <w:t xml:space="preserve">Model </w:t>
      </w:r>
      <w:proofErr w:type="spellStart"/>
      <w:r w:rsidR="008169B7">
        <w:t>Matematika</w:t>
      </w:r>
      <w:proofErr w:type="spellEnd"/>
    </w:p>
    <w:p w14:paraId="4C08F8E5" w14:textId="5283CD6A" w:rsidR="00B87C09" w:rsidRDefault="008169B7" w:rsidP="00A96EC9">
      <w:proofErr w:type="spellStart"/>
      <w:r>
        <w:t>Berik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model </w:t>
      </w:r>
      <w:proofErr w:type="spellStart"/>
      <w:r>
        <w:t>matematika</w:t>
      </w:r>
      <w:proofErr w:type="spellEnd"/>
    </w:p>
    <w:p w14:paraId="257E1E91" w14:textId="256C3AAB" w:rsidR="008169B7" w:rsidRDefault="008169B7" w:rsidP="00A96EC9"/>
    <w:p w14:paraId="44137FD2" w14:textId="79105C11" w:rsidR="008169B7" w:rsidRDefault="008169B7" w:rsidP="008169B7">
      <w:pPr>
        <w:pStyle w:val="xEquation"/>
      </w:pPr>
      <m:oMathPara>
        <m:oMath>
          <m:r>
            <m:t>f</m:t>
          </m:r>
          <m:d>
            <m:dPr>
              <m:ctrlPr/>
            </m:dPr>
            <m:e>
              <m:r>
                <m:t>x</m:t>
              </m:r>
            </m:e>
          </m:d>
          <m:r>
            <m:t>=</m:t>
          </m:r>
          <m:sSub>
            <m:sSubPr>
              <m:ctrlPr/>
            </m:sSubPr>
            <m:e>
              <m:r>
                <m:t>a</m:t>
              </m:r>
            </m:e>
            <m:sub>
              <m:r>
                <m:t>0</m:t>
              </m:r>
            </m:sub>
          </m:sSub>
          <m:r>
            <m:t>+</m:t>
          </m:r>
          <m:nary>
            <m:naryPr>
              <m:chr m:val="∑"/>
              <m:grow m:val="1"/>
              <m:ctrlPr/>
            </m:naryPr>
            <m:sub>
              <m:r>
                <m:t>n=1</m:t>
              </m:r>
            </m:sub>
            <m:sup>
              <m:r>
                <m:t>∞</m:t>
              </m:r>
            </m:sup>
            <m:e>
              <m:d>
                <m:dPr>
                  <m:ctrlPr/>
                </m:dPr>
                <m:e>
                  <m:sSub>
                    <m:sSubPr>
                      <m:ctrlPr/>
                    </m:sSubPr>
                    <m:e>
                      <m:r>
                        <m:t>a</m:t>
                      </m:r>
                    </m:e>
                    <m:sub>
                      <m:r>
                        <m:t>n</m:t>
                      </m:r>
                    </m:sub>
                  </m:sSub>
                  <m:func>
                    <m:funcPr>
                      <m:ctrlPr/>
                    </m:funcPr>
                    <m:fName>
                      <m:r>
                        <m:t>cos</m:t>
                      </m:r>
                    </m:fName>
                    <m:e>
                      <m:f>
                        <m:fPr>
                          <m:ctrlPr/>
                        </m:fPr>
                        <m:num>
                          <m:r>
                            <m:t>nπx</m:t>
                          </m:r>
                        </m:num>
                        <m:den>
                          <m:r>
                            <m:t>L</m:t>
                          </m:r>
                        </m:den>
                      </m:f>
                    </m:e>
                  </m:func>
                  <m:r>
                    <m:t>+</m:t>
                  </m:r>
                  <m:sSub>
                    <m:sSubPr>
                      <m:ctrlPr/>
                    </m:sSubPr>
                    <m:e>
                      <m:r>
                        <m:t>b</m:t>
                      </m:r>
                    </m:e>
                    <m:sub>
                      <m:r>
                        <m:t>n</m:t>
                      </m:r>
                    </m:sub>
                  </m:sSub>
                  <m:func>
                    <m:funcPr>
                      <m:ctrlPr/>
                    </m:funcPr>
                    <m:fName>
                      <m:r>
                        <m:t>sin</m:t>
                      </m:r>
                    </m:fName>
                    <m:e>
                      <m:f>
                        <m:fPr>
                          <m:ctrlPr/>
                        </m:fPr>
                        <m:num>
                          <m:r>
                            <m:t>nπx</m:t>
                          </m:r>
                        </m:num>
                        <m:den>
                          <m:r>
                            <m:t>L</m:t>
                          </m:r>
                        </m:den>
                      </m:f>
                    </m:e>
                  </m:func>
                </m:e>
              </m:d>
            </m:e>
          </m:nary>
        </m:oMath>
      </m:oMathPara>
    </w:p>
    <w:p w14:paraId="297D0CBD" w14:textId="77777777" w:rsidR="008169B7" w:rsidRDefault="008169B7" w:rsidP="00A96EC9"/>
    <w:p w14:paraId="03925122" w14:textId="77777777" w:rsidR="008169B7" w:rsidRPr="00BA0DB7" w:rsidRDefault="008169B7" w:rsidP="00A96EC9"/>
    <w:p w14:paraId="62DEF7EE" w14:textId="41E8A3E7" w:rsidR="00B87C09" w:rsidRPr="00BA0DB7" w:rsidRDefault="00B87C09" w:rsidP="00BA0DB7">
      <w:pPr>
        <w:pStyle w:val="xJudulBab"/>
      </w:pPr>
      <w:r w:rsidRPr="00BA0DB7">
        <w:t>References</w:t>
      </w:r>
      <w:r w:rsidR="00601C42">
        <w:t xml:space="preserve"> </w:t>
      </w:r>
    </w:p>
    <w:p w14:paraId="1EDA5136" w14:textId="01DF13F2" w:rsidR="00B87C09" w:rsidRDefault="00B87C09" w:rsidP="00BA0DB7">
      <w:r w:rsidRPr="00BA0DB7">
        <w:fldChar w:fldCharType="begin" w:fldLock="1"/>
      </w:r>
      <w:r w:rsidRPr="00BA0DB7">
        <w:instrText xml:space="preserve">ADDIN Mendeley Bibliography CSL_BIBLIOGRAPHY </w:instrText>
      </w:r>
      <w:r w:rsidRPr="00BA0DB7">
        <w:fldChar w:fldCharType="separate"/>
      </w:r>
      <w:r w:rsidRPr="00BA0DB7">
        <w:t>Devin. (2018). engrXiv template. Retrieved from</w:t>
      </w:r>
      <w:r w:rsidR="00E03B45">
        <w:t xml:space="preserve"> </w:t>
      </w:r>
      <w:r w:rsidRPr="00BA0DB7">
        <w:t>https://www.overleaf.com/latex/templates/engrxiv-template/ttrnvgdkgcgy</w:t>
      </w:r>
    </w:p>
    <w:p w14:paraId="42C5CF61" w14:textId="77777777" w:rsidR="00E03B45" w:rsidRPr="00BA0DB7" w:rsidRDefault="00E03B45" w:rsidP="00BA0DB7"/>
    <w:p w14:paraId="386A3FBD" w14:textId="49517391" w:rsidR="00B87C09" w:rsidRPr="00BA0DB7" w:rsidRDefault="00B87C09" w:rsidP="00BA0DB7">
      <w:r w:rsidRPr="00BA0DB7">
        <w:t>Saderi, D., &amp; Polka, J. (2018). Anatomy of a preprint. https://doi.org/10.6084/m9.figshare.7207355.v1</w:t>
      </w:r>
    </w:p>
    <w:p w14:paraId="544B2BDF" w14:textId="5F1BF533" w:rsidR="00B87C09" w:rsidRPr="00BA0DB7" w:rsidRDefault="00B87C09" w:rsidP="00B87C09">
      <w:r w:rsidRPr="00BA0DB7">
        <w:fldChar w:fldCharType="end"/>
      </w:r>
    </w:p>
    <w:p w14:paraId="1453F925" w14:textId="77777777" w:rsidR="00A96EC9" w:rsidRPr="00BA0DB7" w:rsidRDefault="00A96EC9" w:rsidP="00FE1C10"/>
    <w:sectPr w:rsidR="00A96EC9" w:rsidRPr="00BA0DB7" w:rsidSect="003C20B9">
      <w:footerReference w:type="even" r:id="rId13"/>
      <w:footerReference w:type="default" r:id="rId14"/>
      <w:headerReference w:type="first" r:id="rId15"/>
      <w:footerReference w:type="first" r:id="rId16"/>
      <w:pgSz w:w="11900" w:h="16840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EB06AF" w14:textId="77777777" w:rsidR="00EE43C8" w:rsidRDefault="00EE43C8" w:rsidP="00A23D37">
      <w:r>
        <w:separator/>
      </w:r>
    </w:p>
  </w:endnote>
  <w:endnote w:type="continuationSeparator" w:id="0">
    <w:p w14:paraId="28EADC1A" w14:textId="77777777" w:rsidR="00EE43C8" w:rsidRDefault="00EE43C8" w:rsidP="00A23D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03322839"/>
      <w:docPartObj>
        <w:docPartGallery w:val="Page Numbers (Bottom of Page)"/>
        <w:docPartUnique/>
      </w:docPartObj>
    </w:sdtPr>
    <w:sdtEndPr/>
    <w:sdtContent>
      <w:p w14:paraId="4112DA47" w14:textId="14D2EFDE" w:rsidR="000D2376" w:rsidRPr="00BA0DB7" w:rsidRDefault="000D2376" w:rsidP="00BA0DB7">
        <w:r w:rsidRPr="00BA0DB7">
          <w:fldChar w:fldCharType="begin"/>
        </w:r>
        <w:r w:rsidRPr="00BA0DB7">
          <w:instrText xml:space="preserve"> PAGE </w:instrText>
        </w:r>
        <w:r w:rsidRPr="00BA0DB7">
          <w:fldChar w:fldCharType="end"/>
        </w:r>
      </w:p>
    </w:sdtContent>
  </w:sdt>
  <w:p w14:paraId="24613AA0" w14:textId="77777777" w:rsidR="000D2376" w:rsidRDefault="000D2376" w:rsidP="00BA0DB7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3A8944" w14:textId="19EFEDEF" w:rsidR="000D2376" w:rsidRPr="00BA0DB7" w:rsidRDefault="000D2376" w:rsidP="00BA0DB7">
    <w:pPr>
      <w:pStyle w:val="xHeaderFooter"/>
    </w:pPr>
    <w:r w:rsidRPr="000D2376">
      <w:drawing>
        <wp:inline distT="0" distB="0" distL="0" distR="0" wp14:anchorId="16A73522" wp14:editId="3D76F600">
          <wp:extent cx="523638" cy="180000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by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23638" cy="18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0D2376">
      <w:t xml:space="preserve"> This work is licensed under a </w:t>
    </w:r>
    <w:hyperlink r:id="rId2" w:history="1">
      <w:r w:rsidRPr="00BA0DB7">
        <w:t>Creative Commons Attribution 4.0</w:t>
      </w:r>
    </w:hyperlink>
    <w:r w:rsidRPr="000D2376">
      <w:t xml:space="preserve"> International License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CBAC29" w14:textId="77777777" w:rsidR="007A3DD0" w:rsidRPr="00BA0DB7" w:rsidRDefault="007A3DD0" w:rsidP="00BA0DB7"/>
  <w:p w14:paraId="0E24BB66" w14:textId="17EE9B62" w:rsidR="000D2376" w:rsidRPr="00BA0DB7" w:rsidRDefault="000D2376" w:rsidP="00BA0DB7">
    <w:r w:rsidRPr="008169B7">
      <w:rPr>
        <w:noProof/>
      </w:rPr>
      <w:drawing>
        <wp:inline distT="0" distB="0" distL="0" distR="0" wp14:anchorId="30EB9ABF" wp14:editId="599C5712">
          <wp:extent cx="523638" cy="180000"/>
          <wp:effectExtent l="0" t="0" r="0" b="0"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by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23638" cy="18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BA0DB7">
      <w:t xml:space="preserve"> This work is licensed under a </w:t>
    </w:r>
    <w:hyperlink r:id="rId2" w:history="1">
      <w:r w:rsidRPr="00BA0DB7">
        <w:t>Creative Commons Attribution 4.0</w:t>
      </w:r>
    </w:hyperlink>
    <w:r w:rsidRPr="00BA0DB7">
      <w:t xml:space="preserve"> International Licens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0EA434" w14:textId="77777777" w:rsidR="00EE43C8" w:rsidRDefault="00EE43C8" w:rsidP="00A23D37">
      <w:r>
        <w:separator/>
      </w:r>
    </w:p>
  </w:footnote>
  <w:footnote w:type="continuationSeparator" w:id="0">
    <w:p w14:paraId="72702EC6" w14:textId="77777777" w:rsidR="00EE43C8" w:rsidRDefault="00EE43C8" w:rsidP="00A23D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ook w:val="04A0" w:firstRow="1" w:lastRow="0" w:firstColumn="1" w:lastColumn="0" w:noHBand="0" w:noVBand="1"/>
    </w:tblPr>
    <w:tblGrid>
      <w:gridCol w:w="3402"/>
      <w:gridCol w:w="3544"/>
    </w:tblGrid>
    <w:tr w:rsidR="000D2376" w:rsidRPr="008C078D" w14:paraId="15B888DE" w14:textId="77777777" w:rsidTr="00BA0DB7">
      <w:tc>
        <w:tcPr>
          <w:tcW w:w="3402" w:type="dxa"/>
        </w:tcPr>
        <w:p w14:paraId="5ADCE57D" w14:textId="77777777" w:rsidR="000D2376" w:rsidRPr="008169B7" w:rsidRDefault="000D2376" w:rsidP="008169B7">
          <w:r w:rsidRPr="00BA0DB7">
            <w:t>INA-</w:t>
          </w:r>
          <w:proofErr w:type="spellStart"/>
          <w:r w:rsidRPr="00BA0DB7">
            <w:t>Rxiv</w:t>
          </w:r>
          <w:proofErr w:type="spellEnd"/>
          <w:r w:rsidRPr="00BA0DB7">
            <w:t xml:space="preserve"> Website</w:t>
          </w:r>
        </w:p>
        <w:p w14:paraId="675CD2C3" w14:textId="77777777" w:rsidR="000D2376" w:rsidRPr="008169B7" w:rsidRDefault="000D2376" w:rsidP="008169B7">
          <w:r w:rsidRPr="00BA0DB7">
            <w:t>INA-</w:t>
          </w:r>
          <w:proofErr w:type="spellStart"/>
          <w:r w:rsidRPr="00BA0DB7">
            <w:t>Rxiv</w:t>
          </w:r>
          <w:proofErr w:type="spellEnd"/>
          <w:r w:rsidRPr="008169B7">
            <w:t xml:space="preserve"> Preprints</w:t>
          </w:r>
        </w:p>
      </w:tc>
      <w:tc>
        <w:tcPr>
          <w:tcW w:w="3544" w:type="dxa"/>
        </w:tcPr>
        <w:p w14:paraId="6F0E6152" w14:textId="77777777" w:rsidR="000D2376" w:rsidRPr="008169B7" w:rsidRDefault="00EE43C8" w:rsidP="008169B7">
          <w:hyperlink r:id="rId1" w:history="1">
            <w:r w:rsidR="000D2376" w:rsidRPr="008169B7">
              <w:t>http://www.inarxiv.id/</w:t>
            </w:r>
          </w:hyperlink>
          <w:r w:rsidR="000D2376" w:rsidRPr="008169B7">
            <w:t xml:space="preserve"> </w:t>
          </w:r>
          <w:hyperlink r:id="rId2" w:history="1">
            <w:r w:rsidR="000D2376" w:rsidRPr="008169B7">
              <w:t>https://osf.io/preprints/inarxiv</w:t>
            </w:r>
          </w:hyperlink>
        </w:p>
      </w:tc>
    </w:tr>
    <w:tr w:rsidR="000D2376" w:rsidRPr="008C078D" w14:paraId="4CF3FED0" w14:textId="77777777" w:rsidTr="00BA0DB7">
      <w:tc>
        <w:tcPr>
          <w:tcW w:w="3402" w:type="dxa"/>
        </w:tcPr>
        <w:p w14:paraId="63676CB6" w14:textId="77777777" w:rsidR="000D2376" w:rsidRPr="008169B7" w:rsidRDefault="000D2376" w:rsidP="008169B7">
          <w:r w:rsidRPr="00BA0DB7">
            <w:t>Preprint</w:t>
          </w:r>
        </w:p>
        <w:p w14:paraId="11C26793" w14:textId="77777777" w:rsidR="000D2376" w:rsidRPr="008169B7" w:rsidRDefault="000D2376" w:rsidP="008169B7">
          <w:r w:rsidRPr="00BA0DB7">
            <w:t>URL/DOI goes here</w:t>
          </w:r>
        </w:p>
      </w:tc>
      <w:tc>
        <w:tcPr>
          <w:tcW w:w="3544" w:type="dxa"/>
        </w:tcPr>
        <w:p w14:paraId="6A0C23A1" w14:textId="77777777" w:rsidR="000D2376" w:rsidRPr="008169B7" w:rsidRDefault="000D2376" w:rsidP="008169B7">
          <w:r w:rsidRPr="00BA0DB7">
            <w:t>Submitted</w:t>
          </w:r>
          <w:r w:rsidRPr="008169B7">
            <w:t>: July 23, 2019</w:t>
          </w:r>
        </w:p>
        <w:p w14:paraId="6EBFBE4A" w14:textId="77777777" w:rsidR="000D2376" w:rsidRPr="008169B7" w:rsidRDefault="000D2376" w:rsidP="008169B7">
          <w:r w:rsidRPr="00BA0DB7">
            <w:t>Accepted</w:t>
          </w:r>
          <w:r w:rsidRPr="008169B7">
            <w:t xml:space="preserve">: </w:t>
          </w:r>
          <w:proofErr w:type="gramStart"/>
          <w:r w:rsidRPr="008169B7">
            <w:t>November,</w:t>
          </w:r>
          <w:proofErr w:type="gramEnd"/>
          <w:r w:rsidRPr="008169B7">
            <w:t xml:space="preserve"> 21 2019</w:t>
          </w:r>
        </w:p>
      </w:tc>
    </w:tr>
  </w:tbl>
  <w:p w14:paraId="402D36D0" w14:textId="768C56C9" w:rsidR="000D2376" w:rsidRPr="00BA0DB7" w:rsidRDefault="000D2376" w:rsidP="00BA0DB7">
    <w:r w:rsidRPr="008169B7">
      <w:rPr>
        <w:noProof/>
      </w:rPr>
      <w:drawing>
        <wp:anchor distT="0" distB="0" distL="114300" distR="114300" simplePos="0" relativeHeight="251661312" behindDoc="0" locked="0" layoutInCell="1" allowOverlap="1" wp14:anchorId="15466531" wp14:editId="48A4D501">
          <wp:simplePos x="0" y="0"/>
          <wp:positionH relativeFrom="column">
            <wp:posOffset>4469520</wp:posOffset>
          </wp:positionH>
          <wp:positionV relativeFrom="paragraph">
            <wp:posOffset>-628950</wp:posOffset>
          </wp:positionV>
          <wp:extent cx="1194977" cy="626534"/>
          <wp:effectExtent l="12700" t="12700" r="12065" b="8890"/>
          <wp:wrapNone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 color logo (1200 x 630).jpg"/>
                  <pic:cNvPicPr/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94977" cy="626534"/>
                  </a:xfrm>
                  <a:prstGeom prst="rect">
                    <a:avLst/>
                  </a:prstGeom>
                  <a:ln w="3175">
                    <a:solidFill>
                      <a:schemeClr val="bg1">
                        <a:lumMod val="75000"/>
                      </a:schemeClr>
                    </a:solidFill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ocumentProtection w:formatting="1" w:enforcement="1" w:cryptProviderType="rsaAES" w:cryptAlgorithmClass="hash" w:cryptAlgorithmType="typeAny" w:cryptAlgorithmSid="14" w:cryptSpinCount="100000" w:hash="Z/6eq6nmVFATm7SLQ4Dqes35YeuYNahU7K8bANmfaTWdxwhLqXzxyOOuR+7vcqogudm7k72Gip9zE0GjJx8H9g==" w:salt="8cUvTmrib2tESJy7a4uW2A=="/>
  <w:autoFormatOverrid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4D05"/>
    <w:rsid w:val="000D2376"/>
    <w:rsid w:val="001920EA"/>
    <w:rsid w:val="001C6729"/>
    <w:rsid w:val="001F5510"/>
    <w:rsid w:val="00274FF2"/>
    <w:rsid w:val="002F2346"/>
    <w:rsid w:val="003A13BE"/>
    <w:rsid w:val="003C20B9"/>
    <w:rsid w:val="00457D4A"/>
    <w:rsid w:val="004C69EB"/>
    <w:rsid w:val="005E4D05"/>
    <w:rsid w:val="00601C42"/>
    <w:rsid w:val="00691CDD"/>
    <w:rsid w:val="006A62FC"/>
    <w:rsid w:val="006C7207"/>
    <w:rsid w:val="00712B71"/>
    <w:rsid w:val="0074340B"/>
    <w:rsid w:val="00781870"/>
    <w:rsid w:val="007A3DD0"/>
    <w:rsid w:val="0080305A"/>
    <w:rsid w:val="008169B7"/>
    <w:rsid w:val="00820AF4"/>
    <w:rsid w:val="008C078D"/>
    <w:rsid w:val="0090501E"/>
    <w:rsid w:val="00990832"/>
    <w:rsid w:val="00A23D37"/>
    <w:rsid w:val="00A737FD"/>
    <w:rsid w:val="00A96EC9"/>
    <w:rsid w:val="00AD472C"/>
    <w:rsid w:val="00B01E9D"/>
    <w:rsid w:val="00B87C09"/>
    <w:rsid w:val="00BA0DB7"/>
    <w:rsid w:val="00BB24F7"/>
    <w:rsid w:val="00C763EE"/>
    <w:rsid w:val="00D01DEA"/>
    <w:rsid w:val="00E03B45"/>
    <w:rsid w:val="00E169A3"/>
    <w:rsid w:val="00E41BA6"/>
    <w:rsid w:val="00E543EA"/>
    <w:rsid w:val="00EE43C8"/>
    <w:rsid w:val="00F451F3"/>
    <w:rsid w:val="00F54842"/>
    <w:rsid w:val="00FE1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5EDB81"/>
  <w15:chartTrackingRefBased/>
  <w15:docId w15:val="{3C31773C-9AC2-7640-BE55-93228EAFA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1" w:defUIPriority="99" w:defSemiHidden="0" w:defUnhideWhenUsed="0" w:defQFormat="0" w:count="376">
    <w:lsdException w:name="Normal" w:locked="0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locked="0" w:semiHidden="1" w:unhideWhenUsed="1"/>
    <w:lsdException w:name="footer" w:locked="0" w:semiHidden="1" w:unhideWhenUsed="1"/>
    <w:lsdException w:name="index heading" w:semiHidden="1" w:unhideWhenUsed="1"/>
    <w:lsdException w:name="caption" w:locked="0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locked="0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0" w:semiHidden="1" w:unhideWhenUsed="1"/>
    <w:lsdException w:name="FollowedHyperlink" w:locked="0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0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locked="0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locked="0" w:semiHidden="1" w:unhideWhenUsed="1"/>
    <w:lsdException w:name="Smart Link" w:semiHidden="1" w:unhideWhenUsed="1"/>
  </w:latentStyles>
  <w:style w:type="paragraph" w:default="1" w:styleId="Normal">
    <w:name w:val="Normal"/>
    <w:qFormat/>
    <w:rsid w:val="008169B7"/>
    <w:rPr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locked/>
    <w:rsid w:val="00601C4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locked/>
    <w:rsid w:val="00A23D3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3D37"/>
  </w:style>
  <w:style w:type="paragraph" w:styleId="Footer">
    <w:name w:val="footer"/>
    <w:basedOn w:val="Normal"/>
    <w:link w:val="FooterChar"/>
    <w:uiPriority w:val="99"/>
    <w:unhideWhenUsed/>
    <w:locked/>
    <w:rsid w:val="00A23D3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3D37"/>
  </w:style>
  <w:style w:type="table" w:styleId="TableGrid">
    <w:name w:val="Table Grid"/>
    <w:basedOn w:val="TableNormal"/>
    <w:uiPriority w:val="39"/>
    <w:locked/>
    <w:rsid w:val="00A23D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locked/>
    <w:rsid w:val="00712B7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locked/>
    <w:rsid w:val="00712B7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locked/>
    <w:rsid w:val="00FE1C10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locked/>
    <w:rsid w:val="008C078D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locked/>
    <w:rsid w:val="00E543EA"/>
    <w:pPr>
      <w:spacing w:after="200"/>
    </w:pPr>
    <w:rPr>
      <w:i/>
      <w:iCs/>
      <w:color w:val="44546A" w:themeColor="text2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locked/>
    <w:rsid w:val="000D2376"/>
  </w:style>
  <w:style w:type="paragraph" w:customStyle="1" w:styleId="xAbstract">
    <w:name w:val="xAbstract"/>
    <w:basedOn w:val="Normal"/>
    <w:link w:val="xAbstractChar"/>
    <w:qFormat/>
    <w:rsid w:val="00274FF2"/>
    <w:pPr>
      <w:spacing w:after="120"/>
      <w:ind w:left="567" w:right="515"/>
      <w:jc w:val="both"/>
    </w:pPr>
    <w:rPr>
      <w:szCs w:val="22"/>
    </w:rPr>
  </w:style>
  <w:style w:type="paragraph" w:customStyle="1" w:styleId="xJudulAbstract">
    <w:name w:val="xJudul Abstract"/>
    <w:basedOn w:val="Normal"/>
    <w:link w:val="xJudulAbstractChar"/>
    <w:qFormat/>
    <w:rsid w:val="00274FF2"/>
    <w:pPr>
      <w:jc w:val="center"/>
    </w:pPr>
    <w:rPr>
      <w:b/>
      <w:bCs/>
    </w:rPr>
  </w:style>
  <w:style w:type="character" w:customStyle="1" w:styleId="xAbstractChar">
    <w:name w:val="xAbstract Char"/>
    <w:basedOn w:val="DefaultParagraphFont"/>
    <w:link w:val="xAbstract"/>
    <w:rsid w:val="00274FF2"/>
    <w:rPr>
      <w:sz w:val="22"/>
      <w:szCs w:val="22"/>
    </w:rPr>
  </w:style>
  <w:style w:type="paragraph" w:customStyle="1" w:styleId="xJudulPaper">
    <w:name w:val="xJudul Paper"/>
    <w:basedOn w:val="Normal"/>
    <w:link w:val="xJudulPaperChar"/>
    <w:qFormat/>
    <w:rsid w:val="00274FF2"/>
    <w:pPr>
      <w:spacing w:before="240" w:after="240"/>
      <w:jc w:val="center"/>
    </w:pPr>
    <w:rPr>
      <w:sz w:val="32"/>
      <w:szCs w:val="28"/>
    </w:rPr>
  </w:style>
  <w:style w:type="character" w:customStyle="1" w:styleId="xJudulAbstractChar">
    <w:name w:val="xJudul Abstract Char"/>
    <w:basedOn w:val="DefaultParagraphFont"/>
    <w:link w:val="xJudulAbstract"/>
    <w:rsid w:val="00274FF2"/>
    <w:rPr>
      <w:b/>
      <w:bCs/>
    </w:rPr>
  </w:style>
  <w:style w:type="paragraph" w:customStyle="1" w:styleId="xNamaPenulis">
    <w:name w:val="xNama Penulis"/>
    <w:basedOn w:val="Normal"/>
    <w:link w:val="xNamaPenulisChar"/>
    <w:qFormat/>
    <w:rsid w:val="00274FF2"/>
    <w:pPr>
      <w:spacing w:after="240"/>
      <w:jc w:val="center"/>
    </w:pPr>
  </w:style>
  <w:style w:type="character" w:customStyle="1" w:styleId="xJudulPaperChar">
    <w:name w:val="xJudul Paper Char"/>
    <w:basedOn w:val="DefaultParagraphFont"/>
    <w:link w:val="xJudulPaper"/>
    <w:rsid w:val="00274FF2"/>
    <w:rPr>
      <w:sz w:val="32"/>
      <w:szCs w:val="28"/>
    </w:rPr>
  </w:style>
  <w:style w:type="paragraph" w:customStyle="1" w:styleId="xInstitusidanEmailPenulis">
    <w:name w:val="xInstitusi dan Email Penulis"/>
    <w:basedOn w:val="Normal"/>
    <w:link w:val="xInstitusidanEmailPenulisChar"/>
    <w:qFormat/>
    <w:rsid w:val="00274FF2"/>
    <w:pPr>
      <w:jc w:val="center"/>
    </w:pPr>
    <w:rPr>
      <w:szCs w:val="22"/>
    </w:rPr>
  </w:style>
  <w:style w:type="character" w:customStyle="1" w:styleId="xNamaPenulisChar">
    <w:name w:val="xNama Penulis Char"/>
    <w:basedOn w:val="DefaultParagraphFont"/>
    <w:link w:val="xNamaPenulis"/>
    <w:rsid w:val="00274FF2"/>
  </w:style>
  <w:style w:type="paragraph" w:customStyle="1" w:styleId="xJudulBab">
    <w:name w:val="xJudul Bab"/>
    <w:basedOn w:val="Normal"/>
    <w:link w:val="xJudulBabChar"/>
    <w:qFormat/>
    <w:rsid w:val="00274FF2"/>
    <w:pPr>
      <w:jc w:val="both"/>
    </w:pPr>
    <w:rPr>
      <w:b/>
      <w:bCs/>
      <w:szCs w:val="22"/>
    </w:rPr>
  </w:style>
  <w:style w:type="character" w:customStyle="1" w:styleId="xInstitusidanEmailPenulisChar">
    <w:name w:val="xInstitusi dan Email Penulis Char"/>
    <w:basedOn w:val="DefaultParagraphFont"/>
    <w:link w:val="xInstitusidanEmailPenulis"/>
    <w:rsid w:val="00274FF2"/>
    <w:rPr>
      <w:sz w:val="22"/>
      <w:szCs w:val="22"/>
    </w:rPr>
  </w:style>
  <w:style w:type="paragraph" w:customStyle="1" w:styleId="xIsiPaper">
    <w:name w:val="xIsi Paper"/>
    <w:basedOn w:val="Normal"/>
    <w:link w:val="xIsiPaperChar"/>
    <w:qFormat/>
    <w:rsid w:val="00274FF2"/>
    <w:rPr>
      <w:szCs w:val="22"/>
    </w:rPr>
  </w:style>
  <w:style w:type="character" w:customStyle="1" w:styleId="xJudulBabChar">
    <w:name w:val="xJudul Bab Char"/>
    <w:basedOn w:val="DefaultParagraphFont"/>
    <w:link w:val="xJudulBab"/>
    <w:rsid w:val="00274FF2"/>
    <w:rPr>
      <w:b/>
      <w:bCs/>
      <w:sz w:val="22"/>
      <w:szCs w:val="22"/>
    </w:rPr>
  </w:style>
  <w:style w:type="paragraph" w:customStyle="1" w:styleId="xJudulTabel">
    <w:name w:val="xJudul Tabel"/>
    <w:basedOn w:val="Caption"/>
    <w:link w:val="xJudulTabelChar"/>
    <w:qFormat/>
    <w:rsid w:val="00274FF2"/>
    <w:pPr>
      <w:keepNext/>
      <w:spacing w:after="120"/>
      <w:jc w:val="center"/>
    </w:pPr>
    <w:rPr>
      <w:i w:val="0"/>
      <w:iCs w:val="0"/>
    </w:rPr>
  </w:style>
  <w:style w:type="character" w:customStyle="1" w:styleId="xIsiPaperChar">
    <w:name w:val="xIsi Paper Char"/>
    <w:basedOn w:val="DefaultParagraphFont"/>
    <w:link w:val="xIsiPaper"/>
    <w:rsid w:val="00274FF2"/>
    <w:rPr>
      <w:sz w:val="22"/>
      <w:szCs w:val="22"/>
    </w:rPr>
  </w:style>
  <w:style w:type="paragraph" w:customStyle="1" w:styleId="xJudulGambar">
    <w:name w:val="xJudul Gambar"/>
    <w:basedOn w:val="Caption"/>
    <w:link w:val="xJudulGambarChar"/>
    <w:qFormat/>
    <w:rsid w:val="00274FF2"/>
    <w:pPr>
      <w:spacing w:before="120"/>
      <w:jc w:val="center"/>
    </w:pPr>
    <w:rPr>
      <w:i w:val="0"/>
      <w:iCs w:val="0"/>
    </w:rPr>
  </w:style>
  <w:style w:type="character" w:customStyle="1" w:styleId="CaptionChar">
    <w:name w:val="Caption Char"/>
    <w:basedOn w:val="DefaultParagraphFont"/>
    <w:link w:val="Caption"/>
    <w:uiPriority w:val="35"/>
    <w:rsid w:val="00274FF2"/>
    <w:rPr>
      <w:i/>
      <w:iCs/>
      <w:color w:val="44546A" w:themeColor="text2"/>
      <w:sz w:val="18"/>
      <w:szCs w:val="18"/>
    </w:rPr>
  </w:style>
  <w:style w:type="character" w:customStyle="1" w:styleId="xJudulTabelChar">
    <w:name w:val="xJudul Tabel Char"/>
    <w:basedOn w:val="CaptionChar"/>
    <w:link w:val="xJudulTabel"/>
    <w:rsid w:val="00274FF2"/>
    <w:rPr>
      <w:i w:val="0"/>
      <w:iCs w:val="0"/>
      <w:color w:val="44546A" w:themeColor="text2"/>
      <w:sz w:val="18"/>
      <w:szCs w:val="18"/>
    </w:rPr>
  </w:style>
  <w:style w:type="paragraph" w:customStyle="1" w:styleId="xHeaderFooter">
    <w:name w:val="xHeaderFooter"/>
    <w:basedOn w:val="Footer"/>
    <w:link w:val="xHeaderFooterChar"/>
    <w:qFormat/>
    <w:rsid w:val="00BA0DB7"/>
    <w:pPr>
      <w:pBdr>
        <w:top w:val="single" w:sz="4" w:space="1" w:color="auto"/>
      </w:pBdr>
      <w:ind w:right="360"/>
    </w:pPr>
    <w:rPr>
      <w:noProof/>
      <w:sz w:val="15"/>
      <w:szCs w:val="15"/>
    </w:rPr>
  </w:style>
  <w:style w:type="character" w:customStyle="1" w:styleId="xJudulGambarChar">
    <w:name w:val="xJudul Gambar Char"/>
    <w:basedOn w:val="CaptionChar"/>
    <w:link w:val="xJudulGambar"/>
    <w:rsid w:val="00274FF2"/>
    <w:rPr>
      <w:i w:val="0"/>
      <w:iCs w:val="0"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01C4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xHeaderFooterChar">
    <w:name w:val="xHeaderFooter Char"/>
    <w:basedOn w:val="FooterChar"/>
    <w:link w:val="xHeaderFooter"/>
    <w:rsid w:val="00BA0DB7"/>
    <w:rPr>
      <w:noProof/>
      <w:sz w:val="15"/>
      <w:szCs w:val="15"/>
    </w:rPr>
  </w:style>
  <w:style w:type="paragraph" w:styleId="Bibliography">
    <w:name w:val="Bibliography"/>
    <w:basedOn w:val="Normal"/>
    <w:next w:val="Normal"/>
    <w:uiPriority w:val="37"/>
    <w:unhideWhenUsed/>
    <w:locked/>
    <w:rsid w:val="00601C42"/>
  </w:style>
  <w:style w:type="paragraph" w:customStyle="1" w:styleId="xTabel">
    <w:name w:val="xTabel"/>
    <w:basedOn w:val="Normal"/>
    <w:link w:val="xTabelChar"/>
    <w:qFormat/>
    <w:rsid w:val="00601C42"/>
  </w:style>
  <w:style w:type="paragraph" w:customStyle="1" w:styleId="xGambar">
    <w:name w:val="xGambar"/>
    <w:basedOn w:val="Normal"/>
    <w:link w:val="xGambarChar"/>
    <w:qFormat/>
    <w:rsid w:val="00601C42"/>
    <w:pPr>
      <w:jc w:val="center"/>
    </w:pPr>
  </w:style>
  <w:style w:type="character" w:customStyle="1" w:styleId="xTabelChar">
    <w:name w:val="xTabel Char"/>
    <w:basedOn w:val="DefaultParagraphFont"/>
    <w:link w:val="xTabel"/>
    <w:rsid w:val="00601C42"/>
    <w:rPr>
      <w:sz w:val="22"/>
    </w:rPr>
  </w:style>
  <w:style w:type="character" w:customStyle="1" w:styleId="xGambarChar">
    <w:name w:val="xGambar Char"/>
    <w:basedOn w:val="DefaultParagraphFont"/>
    <w:link w:val="xGambar"/>
    <w:rsid w:val="00601C42"/>
    <w:rPr>
      <w:sz w:val="22"/>
    </w:rPr>
  </w:style>
  <w:style w:type="paragraph" w:customStyle="1" w:styleId="xEquation">
    <w:name w:val="xEquation"/>
    <w:basedOn w:val="Normal"/>
    <w:link w:val="xEquationChar"/>
    <w:qFormat/>
    <w:rsid w:val="008169B7"/>
    <w:rPr>
      <w:rFonts w:ascii="Cambria Math" w:hAnsi="Cambria Math"/>
      <w:i/>
    </w:rPr>
  </w:style>
  <w:style w:type="character" w:styleId="PlaceholderText">
    <w:name w:val="Placeholder Text"/>
    <w:basedOn w:val="DefaultParagraphFont"/>
    <w:uiPriority w:val="99"/>
    <w:semiHidden/>
    <w:locked/>
    <w:rsid w:val="008169B7"/>
    <w:rPr>
      <w:color w:val="808080"/>
    </w:rPr>
  </w:style>
  <w:style w:type="character" w:customStyle="1" w:styleId="xEquationChar">
    <w:name w:val="xEquation Char"/>
    <w:basedOn w:val="DefaultParagraphFont"/>
    <w:link w:val="xEquation"/>
    <w:rsid w:val="008169B7"/>
    <w:rPr>
      <w:rFonts w:ascii="Cambria Math" w:hAnsi="Cambria Math"/>
      <w:i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16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45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9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emailtelu@unwidha.ac.id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hyperlink" Target="https://creativecommons.org/licenses/by/4.0/deed.en" TargetMode="External"/><Relationship Id="rId1" Type="http://schemas.openxmlformats.org/officeDocument/2006/relationships/image" Target="media/image6.pn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hyperlink" Target="https://creativecommons.org/licenses/by/4.0/deed.en" TargetMode="External"/><Relationship Id="rId1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7.jpeg"/><Relationship Id="rId2" Type="http://schemas.openxmlformats.org/officeDocument/2006/relationships/hyperlink" Target="https://osf.io/preprints/inarxiv" TargetMode="External"/><Relationship Id="rId1" Type="http://schemas.openxmlformats.org/officeDocument/2006/relationships/hyperlink" Target="http://www.inarxiv.id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Acc16</b:Tag>
    <b:SourceType>InternetSite</b:SourceType>
    <b:Guid>{AC71E19D-7D7A-4467-9F29-951658F6A641}</b:Guid>
    <b:Title>Accreditation Board for Engineering and Technology</b:Title>
    <b:Year>2016</b:Year>
    <b:InternetSiteTitle>Criteria for Accrediting Engineering Programs, 2016 – 2017</b:InternetSiteTitle>
    <b:URL>https://www.abet.org/accreditation/accreditation-criteria/criteria-for-accrediting-engineering-programs-2016-2017/#3</b:URL>
    <b:RefOrder>1</b:RefOrder>
  </b:Source>
  <b:Source>
    <b:Tag>Bha14</b:Tag>
    <b:SourceType>JournalArticle</b:SourceType>
    <b:Guid>{8E7110C4-A55B-475A-A117-E18C60B0B3D5}</b:Guid>
    <b:Author>
      <b:Author>
        <b:Corporate>Bhaha R. Sarker, Cun Rong Li, Hui Zhi Yi</b:Corporate>
      </b:Author>
    </b:Author>
    <b:Title>An Optimal Inventory Policy for Machining Tools with Maximum Allowable Lifespan</b:Title>
    <b:Year>2014</b:Year>
    <b:JournalName>International Conference on Industrial Engineering and Operations Management</b:JournalName>
    <b:Pages>2254-2264</b:Pages>
    <b:RefOrder>2</b:RefOrder>
  </b:Source>
</b:Sources>
</file>

<file path=customXml/itemProps1.xml><?xml version="1.0" encoding="utf-8"?>
<ds:datastoreItem xmlns:ds="http://schemas.openxmlformats.org/officeDocument/2006/customXml" ds:itemID="{28EE40D2-13EA-4C24-B312-F3298D871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2</TotalTime>
  <Pages>4</Pages>
  <Words>858</Words>
  <Characters>489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as Widya Dharma Klaten</Company>
  <LinksUpToDate>false</LinksUpToDate>
  <CharactersWithSpaces>5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Kunto Aribowo</dc:creator>
  <cp:keywords/>
  <dc:description/>
  <cp:lastModifiedBy>Rio Aurachman</cp:lastModifiedBy>
  <cp:revision>7</cp:revision>
  <dcterms:created xsi:type="dcterms:W3CDTF">2019-12-07T05:48:00Z</dcterms:created>
  <dcterms:modified xsi:type="dcterms:W3CDTF">2019-12-23T2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5th-edition</vt:lpwstr>
  </property>
  <property fmtid="{D5CDD505-2E9C-101B-9397-08002B2CF9AE}" pid="7" name="Mendeley Recent Style Name 2_1">
    <vt:lpwstr>American Psychological Association 5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the-international-journal-of-management-education</vt:lpwstr>
  </property>
  <property fmtid="{D5CDD505-2E9C-101B-9397-08002B2CF9AE}" pid="21" name="Mendeley Recent Style Name 9_1">
    <vt:lpwstr>The International Journal of Management Educa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3c2f2e4-abcd-335a-b69d-6133db63677c</vt:lpwstr>
  </property>
  <property fmtid="{D5CDD505-2E9C-101B-9397-08002B2CF9AE}" pid="24" name="Mendeley Citation Style_1">
    <vt:lpwstr>http://www.zotero.org/styles/apa</vt:lpwstr>
  </property>
</Properties>
</file>